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229378" w14:textId="504D1F79" w:rsidR="003712B4" w:rsidRDefault="003712B4">
      <w:r>
        <w:t xml:space="preserve">1. </w:t>
      </w:r>
      <w:r w:rsidRPr="003712B4">
        <w:t>Adsorption of CO2, CH4, and N2in Micro-Mesoporous Nanographene: A Comparative Study</w:t>
      </w:r>
      <w:r>
        <w:fldChar w:fldCharType="begin"/>
      </w:r>
      <w:r>
        <w:instrText xml:space="preserve"> ADDIN EN.CITE &lt;EndNote&gt;&lt;Cite&gt;&lt;Author&gt;Saha&lt;/Author&gt;&lt;Year&gt;2015&lt;/Year&gt;&lt;RecNum&gt;37057&lt;/RecNum&gt;&lt;DisplayText&gt;&lt;style face="superscript"&gt;1&lt;/style&gt;&lt;/DisplayText&gt;&lt;record&gt;&lt;rec-number&gt;37057&lt;/rec-number&gt;&lt;foreign-keys&gt;&lt;key app="EN" db-id="r5ret2dtz5zsdced22nvf9tg0rrv0trsv2w9" timestamp="1626828766"&gt;37057&lt;/key&gt;&lt;/foreign-keys&gt;&lt;ref-type name="Journal Article"&gt;17&lt;/ref-type&gt;&lt;contributors&gt;&lt;authors&gt;&lt;author&gt;Saha, Dipendu&lt;/author&gt;&lt;author&gt;Nelson, Karl&lt;/author&gt;&lt;author&gt;Chen, Jihua&lt;/author&gt;&lt;author&gt;Lu, Yuan&lt;/author&gt;&lt;author&gt;Ozcan, Soydan&lt;/author&gt;&lt;/authors&gt;&lt;/contributors&gt;&lt;titles&gt;&lt;title&gt;Adsorption of CO2, CH4, and N2in Micro-Mesoporous Nanographene: A Comparative Study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2636-2645&lt;/pages&gt;&lt;volume&gt;60&lt;/volume&gt;&lt;number&gt;9&lt;/number&gt;&lt;section&gt;2636&lt;/section&gt;&lt;dates&gt;&lt;year&gt;2015&lt;/year&gt;&lt;/dates&gt;&lt;isbn&gt;0021-9568&amp;#xD;1520-5134&lt;/isbn&gt;&lt;urls&gt;&lt;/urls&gt;&lt;electronic-resource-num&gt;10.1021/acs.jced.5b00291&lt;/electronic-resource-num&gt;&lt;/record&gt;&lt;/Cite&gt;&lt;/EndNote&gt;</w:instrText>
      </w:r>
      <w:r>
        <w:fldChar w:fldCharType="separate"/>
      </w:r>
      <w:r w:rsidRPr="003712B4">
        <w:rPr>
          <w:noProof/>
          <w:vertAlign w:val="superscript"/>
        </w:rPr>
        <w:t>1</w:t>
      </w:r>
      <w:r>
        <w:fldChar w:fldCharType="end"/>
      </w:r>
    </w:p>
    <w:p w14:paraId="087C7CE2" w14:textId="73496097" w:rsidR="0068755E" w:rsidRDefault="0068755E">
      <w:r>
        <w:t>2.</w:t>
      </w:r>
      <w:r w:rsidRPr="0068755E">
        <w:t xml:space="preserve"> Potential of palm kernel shell as activated carbon precursors through single stage activation technique for carbon dioxide adsorption</w:t>
      </w:r>
      <w:r>
        <w:t xml:space="preserve"> </w:t>
      </w:r>
      <w:r>
        <w:fldChar w:fldCharType="begin"/>
      </w:r>
      <w:r w:rsidR="003712B4">
        <w:instrText xml:space="preserve"> ADDIN EN.CITE &lt;EndNote&gt;&lt;Cite&gt;&lt;Author&gt;Rashidi&lt;/Author&gt;&lt;Year&gt;2017&lt;/Year&gt;&lt;RecNum&gt;36869&lt;/RecNum&gt;&lt;DisplayText&gt;&lt;style face="superscript"&gt;2&lt;/style&gt;&lt;/DisplayText&gt;&lt;record&gt;&lt;rec-number&gt;36869&lt;/rec-number&gt;&lt;foreign-keys&gt;&lt;key app="EN" db-id="r5ret2dtz5zsdced22nvf9tg0rrv0trsv2w9" timestamp="1626827593"&gt;36869&lt;/key&gt;&lt;/foreign-keys&gt;&lt;ref-type name="Journal Article"&gt;17&lt;/ref-type&gt;&lt;contributors&gt;&lt;authors&gt;&lt;author&gt;Rashidi, Nor Adilla&lt;/author&gt;&lt;author&gt;Yusup, Suzana&lt;/author&gt;&lt;/authors&gt;&lt;/contributors&gt;&lt;titles&gt;&lt;title&gt;Potential of palm kernel shell as activated carbon precursors through single stage activation technique for carbon dioxide adsorption&lt;/title&gt;&lt;secondary-title&gt;Journal of Cleaner Production&lt;/secondary-title&gt;&lt;/titles&gt;&lt;periodical&gt;&lt;full-title&gt;Journal of Cleaner Production&lt;/full-title&gt;&lt;/periodical&gt;&lt;pages&gt;474-486&lt;/pages&gt;&lt;volume&gt;168&lt;/volume&gt;&lt;section&gt;474&lt;/section&gt;&lt;dates&gt;&lt;year&gt;2017&lt;/year&gt;&lt;/dates&gt;&lt;isbn&gt;09596526&lt;/isbn&gt;&lt;urls&gt;&lt;/urls&gt;&lt;electronic-resource-num&gt;10.1016/j.jclepro.2017.09.045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2</w:t>
      </w:r>
      <w:r>
        <w:fldChar w:fldCharType="end"/>
      </w:r>
    </w:p>
    <w:p w14:paraId="5A7F032B" w14:textId="5E2BE739" w:rsidR="00A544E1" w:rsidRDefault="00A544E1">
      <w:r>
        <w:t xml:space="preserve">3. </w:t>
      </w:r>
      <w:r w:rsidRPr="00A544E1">
        <w:t>High-Pressure Adsorption Equilibria of Methane and Carbon Dioxide on Several Activated Carbons</w:t>
      </w:r>
      <w:r>
        <w:t xml:space="preserve"> </w:t>
      </w:r>
      <w:r>
        <w:fldChar w:fldCharType="begin"/>
      </w:r>
      <w:r w:rsidR="00273FF1">
        <w:instrText xml:space="preserve"> ADDIN EN.CITE &lt;EndNote&gt;&lt;Cite&gt;&lt;Author&gt;Heavy&lt;/Author&gt;&lt;Year&gt;2005&lt;/Year&gt;&lt;RecNum&gt;37064&lt;/RecNum&gt;&lt;DisplayText&gt;&lt;style face="superscript"&gt;3&lt;/style&gt;&lt;/DisplayText&gt;&lt;record&gt;&lt;rec-number&gt;37064&lt;/rec-number&gt;&lt;foreign-keys&gt;&lt;key app="EN" db-id="r5ret2dtz5zsdced22nvf9tg0rrv0trsv2w9" timestamp="1626828787"&gt;37064&lt;/key&gt;&lt;/foreign-keys&gt;&lt;ref-type name="Journal Article"&gt;17&lt;/ref-type&gt;&lt;contributors&gt;&lt;authors&gt;&lt;author&gt;Super Heavy&lt;/author&gt;&lt;/authors&gt;&lt;/contributors&gt;&lt;titles&gt;&lt;title&gt;High-Pressure Adsorption Equilibria of Methane and Carbon Dioxide on Several Activated Carbon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369-376&lt;/pages&gt;&lt;volume&gt;50&lt;/volume&gt;&lt;dates&gt;&lt;year&gt;2005&lt;/year&gt;&lt;/dates&gt;&lt;urls&gt;&lt;/urls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3</w:t>
      </w:r>
      <w:r>
        <w:fldChar w:fldCharType="end"/>
      </w:r>
    </w:p>
    <w:p w14:paraId="65172AFC" w14:textId="608862A1" w:rsidR="00A544E1" w:rsidRDefault="00A544E1">
      <w:r>
        <w:t xml:space="preserve">4. </w:t>
      </w:r>
      <w:r w:rsidRPr="00A544E1">
        <w:t>Microporous activated carbon prepared from coconut shells using chemical activation with zinc chloride</w:t>
      </w:r>
      <w:r>
        <w:t xml:space="preserve"> </w:t>
      </w:r>
      <w:r>
        <w:fldChar w:fldCharType="begin"/>
      </w:r>
      <w:r w:rsidR="003712B4">
        <w:instrText xml:space="preserve"> ADDIN EN.CITE &lt;EndNote&gt;&lt;Cite&gt;&lt;Author&gt;Azevedo&lt;/Author&gt;&lt;Year&gt;2007&lt;/Year&gt;&lt;RecNum&gt;36875&lt;/RecNum&gt;&lt;DisplayText&gt;&lt;style face="superscript"&gt;4&lt;/style&gt;&lt;/DisplayText&gt;&lt;record&gt;&lt;rec-number&gt;36875&lt;/rec-number&gt;&lt;foreign-keys&gt;&lt;key app="EN" db-id="r5ret2dtz5zsdced22nvf9tg0rrv0trsv2w9" timestamp="1626827616"&gt;36875&lt;/key&gt;&lt;/foreign-keys&gt;&lt;ref-type name="Journal Article"&gt;17&lt;/ref-type&gt;&lt;contributors&gt;&lt;authors&gt;&lt;author&gt;Azevedo, Diana C. S.&lt;/author&gt;&lt;author&gt;Araújo, J. Cássia S.&lt;/author&gt;&lt;author&gt;Bastos-Neto, Moisés&lt;/author&gt;&lt;author&gt;Torres, A. Eurico B.&lt;/author&gt;&lt;author&gt;Jaguaribe, Emerson F.&lt;/author&gt;&lt;author&gt;Cavalcante, Célio L.&lt;/author&gt;&lt;/authors&gt;&lt;/contributors&gt;&lt;titles&gt;&lt;title&gt;Microporous activated carbon prepared from coconut shells using chemical activation with zinc chlorid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361-364&lt;/pages&gt;&lt;volume&gt;100&lt;/volume&gt;&lt;number&gt;1-3&lt;/number&gt;&lt;section&gt;361&lt;/section&gt;&lt;dates&gt;&lt;year&gt;2007&lt;/year&gt;&lt;/dates&gt;&lt;isbn&gt;13871811&lt;/isbn&gt;&lt;urls&gt;&lt;/urls&gt;&lt;electronic-resource-num&gt;10.1016/j.micromeso.2006.11.024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4</w:t>
      </w:r>
      <w:r>
        <w:fldChar w:fldCharType="end"/>
      </w:r>
    </w:p>
    <w:p w14:paraId="259A4BBA" w14:textId="11BB22DE" w:rsidR="00A544E1" w:rsidRDefault="00A544E1">
      <w:r>
        <w:t xml:space="preserve">5. </w:t>
      </w:r>
      <w:r w:rsidRPr="00A544E1">
        <w:t>Methane desorption and adsorption measurements on activated carbon in 281–343 K and pressures to 1.2 MPa</w:t>
      </w:r>
      <w:r>
        <w:t xml:space="preserve"> </w:t>
      </w:r>
      <w:r>
        <w:fldChar w:fldCharType="begin"/>
      </w:r>
      <w:r w:rsidR="003712B4">
        <w:instrText xml:space="preserve"> ADDIN EN.CITE &lt;EndNote&gt;&lt;Cite&gt;&lt;Author&gt;Wang&lt;/Author&gt;&lt;Year&gt;2011&lt;/Year&gt;&lt;RecNum&gt;37104&lt;/RecNum&gt;&lt;DisplayText&gt;&lt;style face="superscript"&gt;5&lt;/style&gt;&lt;/DisplayText&gt;&lt;record&gt;&lt;rec-number&gt;37104&lt;/rec-number&gt;&lt;foreign-keys&gt;&lt;key app="EN" db-id="r5ret2dtz5zsdced22nvf9tg0rrv0trsv2w9" timestamp="1626829784"&gt;37104&lt;/key&gt;&lt;/foreign-keys&gt;&lt;ref-type name="Journal Article"&gt;17&lt;/ref-type&gt;&lt;contributors&gt;&lt;authors&gt;&lt;author&gt;Wang, Xiaolin&lt;/author&gt;&lt;author&gt;Lee, Benjamin&lt;/author&gt;&lt;author&gt;Chua, Hui Tong&lt;/author&gt;&lt;/authors&gt;&lt;/contributors&gt;&lt;titles&gt;&lt;title&gt;Methane desorption and adsorption measurements on activated carbon in 281–343 K and pressures to 1.2 MPa&lt;/title&gt;&lt;secondary-title&gt;Journal of Thermal Analysis and Calorimetry&lt;/secondary-title&gt;&lt;/titles&gt;&lt;pages&gt;1475-1485&lt;/pages&gt;&lt;volume&gt;110&lt;/volume&gt;&lt;number&gt;3&lt;/number&gt;&lt;section&gt;1475&lt;/section&gt;&lt;dates&gt;&lt;year&gt;2011&lt;/year&gt;&lt;/dates&gt;&lt;isbn&gt;1388-6150&amp;#xD;1572-8943&lt;/isbn&gt;&lt;urls&gt;&lt;/urls&gt;&lt;electronic-resource-num&gt;10.1007/s10973-011-2108-2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5</w:t>
      </w:r>
      <w:r>
        <w:fldChar w:fldCharType="end"/>
      </w:r>
    </w:p>
    <w:p w14:paraId="10221B56" w14:textId="6261D4C5" w:rsidR="00CA4459" w:rsidRDefault="00CA4459">
      <w:r>
        <w:t xml:space="preserve">6. </w:t>
      </w:r>
      <w:r w:rsidRPr="00CA4459">
        <w:t>Enhancement of CO2 adsorption on high surface area activated carbon modified by N2,H2 and ammonia</w:t>
      </w:r>
      <w:r>
        <w:t xml:space="preserve"> </w:t>
      </w:r>
      <w:r>
        <w:fldChar w:fldCharType="begin"/>
      </w:r>
      <w:r w:rsidR="003712B4">
        <w:instrText xml:space="preserve"> ADDIN EN.CITE &lt;EndNote&gt;&lt;Cite&gt;&lt;Author&gt;Zhang&lt;/Author&gt;&lt;Year&gt;2010&lt;/Year&gt;&lt;RecNum&gt;36874&lt;/RecNum&gt;&lt;DisplayText&gt;&lt;style face="superscript"&gt;6&lt;/style&gt;&lt;/DisplayText&gt;&lt;record&gt;&lt;rec-number&gt;36874&lt;/rec-number&gt;&lt;foreign-keys&gt;&lt;key app="EN" db-id="r5ret2dtz5zsdced22nvf9tg0rrv0trsv2w9" timestamp="1626827610"&gt;36874&lt;/key&gt;&lt;/foreign-keys&gt;&lt;ref-type name="Journal Article"&gt;17&lt;/ref-type&gt;&lt;contributors&gt;&lt;authors&gt;&lt;author&gt;Zhang, Zhijuan&lt;/author&gt;&lt;author&gt;Xu, Mingyao&lt;/author&gt;&lt;author&gt;Wang, Haihui&lt;/author&gt;&lt;author&gt;Li, Zhong&lt;/author&gt;&lt;/authors&gt;&lt;/contributors&gt;&lt;titles&gt;&lt;title&gt;Enhancement of CO2 adsorption on high surface area activated carbon modified by N2, H2 and ammonia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571-577&lt;/pages&gt;&lt;volume&gt;160&lt;/volume&gt;&lt;number&gt;2&lt;/number&gt;&lt;section&gt;571&lt;/section&gt;&lt;dates&gt;&lt;year&gt;2010&lt;/year&gt;&lt;/dates&gt;&lt;isbn&gt;13858947&lt;/isbn&gt;&lt;urls&gt;&lt;/urls&gt;&lt;electronic-resource-num&gt;10.1016/j.cej.2010.03.070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6</w:t>
      </w:r>
      <w:r>
        <w:fldChar w:fldCharType="end"/>
      </w:r>
    </w:p>
    <w:p w14:paraId="6AD7BB54" w14:textId="66F33EEF" w:rsidR="001E42F0" w:rsidRDefault="001E42F0">
      <w:r>
        <w:t xml:space="preserve">7. </w:t>
      </w:r>
      <w:r w:rsidRPr="001E42F0">
        <w:t>Adsorption of CO2,CH4,CO2/N2 and CO2/CH4 in Novel Activated Carbon Beads: Preparation, Measurements and Simulation</w:t>
      </w:r>
      <w:r>
        <w:t xml:space="preserve"> </w:t>
      </w:r>
      <w:r>
        <w:fldChar w:fldCharType="begin"/>
      </w:r>
      <w:r w:rsidR="003712B4">
        <w:instrText xml:space="preserve"> ADDIN EN.CITE &lt;EndNote&gt;&lt;Cite&gt;&lt;Author&gt;Shao&lt;/Author&gt;&lt;Year&gt;2011&lt;/Year&gt;&lt;RecNum&gt;36883&lt;/RecNum&gt;&lt;DisplayText&gt;&lt;style face="superscript"&gt;7&lt;/style&gt;&lt;/DisplayText&gt;&lt;record&gt;&lt;rec-number&gt;36883&lt;/rec-number&gt;&lt;foreign-keys&gt;&lt;key app="EN" db-id="r5ret2dtz5zsdced22nvf9tg0rrv0trsv2w9" timestamp="1626827643"&gt;36883&lt;/key&gt;&lt;/foreign-keys&gt;&lt;ref-type name="Journal Article"&gt;17&lt;/ref-type&gt;&lt;contributors&gt;&lt;authors&gt;&lt;author&gt;Shao, Xiaohong&lt;/author&gt;&lt;author&gt;Feng, Zhenhe&lt;/author&gt;&lt;author&gt;Xue, Ruisheng&lt;/author&gt;&lt;author&gt;Ma, Congcong&lt;/author&gt;&lt;author&gt;Wang, Wenchuan&lt;/author&gt;&lt;author&gt;Peng, Xuan&lt;/author&gt;&lt;author&gt;Cao, Dapeng&lt;/author&gt;&lt;/authors&gt;&lt;/contributors&gt;&lt;titles&gt;&lt;title&gt;Adsorption of CO2, CH4, CO2/N2 and CO2/CH4 in novel activated carbon beads: Preparation, measurements and simulation&lt;/title&gt;&lt;secondary-title&gt;AIChE Journal&lt;/secondary-title&gt;&lt;/titles&gt;&lt;periodical&gt;&lt;full-title&gt;AIChE Journal&lt;/full-title&gt;&lt;abbr-1&gt;AlChE J.&lt;/abbr-1&gt;&lt;abbr-2&gt;AlChE J&lt;/abbr-2&gt;&lt;/periodical&gt;&lt;pages&gt;3042-3051&lt;/pages&gt;&lt;volume&gt;57&lt;/volume&gt;&lt;number&gt;11&lt;/number&gt;&lt;section&gt;3042&lt;/section&gt;&lt;dates&gt;&lt;year&gt;2011&lt;/year&gt;&lt;/dates&gt;&lt;isbn&gt;00011541&lt;/isbn&gt;&lt;urls&gt;&lt;/urls&gt;&lt;electronic-resource-num&gt;10.1002/aic.12515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7</w:t>
      </w:r>
      <w:r>
        <w:fldChar w:fldCharType="end"/>
      </w:r>
    </w:p>
    <w:p w14:paraId="309118CE" w14:textId="530CB4AC" w:rsidR="00A544E1" w:rsidRDefault="00A544E1">
      <w:r>
        <w:t xml:space="preserve">8. </w:t>
      </w:r>
      <w:r w:rsidRPr="00A544E1">
        <w:t>Adsorption equilibrium of methane and carbon dioxide on microwave-activated carbon</w:t>
      </w:r>
      <w:r>
        <w:t xml:space="preserve"> </w:t>
      </w:r>
      <w:r>
        <w:fldChar w:fldCharType="begin"/>
      </w:r>
      <w:r w:rsidR="003712B4">
        <w:instrText xml:space="preserve"> ADDIN EN.CITE &lt;EndNote&gt;&lt;Cite&gt;&lt;Author&gt;Ning&lt;/Author&gt;&lt;Year&gt;2012&lt;/Year&gt;&lt;RecNum&gt;36871&lt;/RecNum&gt;&lt;DisplayText&gt;&lt;style face="superscript"&gt;8&lt;/style&gt;&lt;/DisplayText&gt;&lt;record&gt;&lt;rec-number&gt;36871&lt;/rec-number&gt;&lt;foreign-keys&gt;&lt;key app="EN" db-id="r5ret2dtz5zsdced22nvf9tg0rrv0trsv2w9" timestamp="1626827599"&gt;36871&lt;/key&gt;&lt;/foreign-keys&gt;&lt;ref-type name="Journal Article"&gt;17&lt;/ref-type&gt;&lt;contributors&gt;&lt;authors&gt;&lt;author&gt;Ning, Ping&lt;/author&gt;&lt;author&gt;Li, Fenrong&lt;/author&gt;&lt;author&gt;Yi, Honghong&lt;/author&gt;&lt;author&gt;Tang, Xiaolong&lt;/author&gt;&lt;author&gt;Peng, Jinhui&lt;/author&gt;&lt;author&gt;Li, Yundong&lt;/author&gt;&lt;author&gt;He, Dan&lt;/author&gt;&lt;author&gt;Deng, Hua&lt;/author&gt;&lt;/authors&gt;&lt;/contributors&gt;&lt;titles&gt;&lt;title&gt;Adsorption equilibrium of methane and carbon dioxide on microwave-activated carbon&lt;/title&gt;&lt;secondary-title&gt;Separation and Purification Technology&lt;/secondary-title&gt;&lt;/titles&gt;&lt;periodical&gt;&lt;full-title&gt;Separation and Purification Technology&lt;/full-title&gt;&lt;abbr-1&gt;Sep. Purif. Technol.&lt;/abbr-1&gt;&lt;abbr-2&gt;Sep Purif Technol&lt;/abbr-2&gt;&lt;/periodical&gt;&lt;pages&gt;321-326&lt;/pages&gt;&lt;volume&gt;98&lt;/volume&gt;&lt;section&gt;321&lt;/section&gt;&lt;dates&gt;&lt;year&gt;2012&lt;/year&gt;&lt;/dates&gt;&lt;isbn&gt;13835866&lt;/isbn&gt;&lt;urls&gt;&lt;/urls&gt;&lt;electronic-resource-num&gt;10.1016/j.seppur.2012.07.001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8</w:t>
      </w:r>
      <w:r>
        <w:fldChar w:fldCharType="end"/>
      </w:r>
    </w:p>
    <w:p w14:paraId="29690EF5" w14:textId="691FBD20" w:rsidR="0068755E" w:rsidRDefault="0068755E">
      <w:r>
        <w:t xml:space="preserve">9. </w:t>
      </w:r>
      <w:r w:rsidRPr="0068755E">
        <w:t xml:space="preserve">Carbon </w:t>
      </w:r>
      <w:proofErr w:type="spellStart"/>
      <w:r w:rsidRPr="0068755E">
        <w:t>fibre</w:t>
      </w:r>
      <w:proofErr w:type="spellEnd"/>
      <w:r w:rsidRPr="0068755E">
        <w:t xml:space="preserve"> composite for ventilation air methane (VAM) capture</w:t>
      </w:r>
      <w:r>
        <w:fldChar w:fldCharType="begin"/>
      </w:r>
      <w:r w:rsidR="003712B4">
        <w:instrText xml:space="preserve"> ADDIN EN.CITE &lt;EndNote&gt;&lt;Cite&gt;&lt;Author&gt;Thiruvenkatachari&lt;/Author&gt;&lt;Year&gt;2009&lt;/Year&gt;&lt;RecNum&gt;37050&lt;/RecNum&gt;&lt;DisplayText&gt;&lt;style face="superscript"&gt;9&lt;/style&gt;&lt;/DisplayText&gt;&lt;record&gt;&lt;rec-number&gt;37050&lt;/rec-number&gt;&lt;foreign-keys&gt;&lt;key app="EN" db-id="r5ret2dtz5zsdced22nvf9tg0rrv0trsv2w9" timestamp="1626828746"&gt;37050&lt;/key&gt;&lt;/foreign-keys&gt;&lt;ref-type name="Journal Article"&gt;17&lt;/ref-type&gt;&lt;contributors&gt;&lt;authors&gt;&lt;author&gt;Thiruvenkatachari, R.&lt;/author&gt;&lt;author&gt;Su, S.&lt;/author&gt;&lt;author&gt;Yu, X. X.&lt;/author&gt;&lt;/authors&gt;&lt;/contributors&gt;&lt;auth-address&gt;Commonwealth Scientific and Industrial Research Organisation, Kenmore, Queensland 4069, Australia.&lt;/auth-address&gt;&lt;titles&gt;&lt;title&gt;Carbon fibre composite for ventilation air methane (VAM) capture&lt;/title&gt;&lt;secondary-title&gt;J Hazard Mater&lt;/secondary-title&gt;&lt;/titles&gt;&lt;periodical&gt;&lt;full-title&gt;Journal of Hazardous Materials&lt;/full-title&gt;&lt;abbr-1&gt;J. Hazard. Mater.&lt;/abbr-1&gt;&lt;abbr-2&gt;J Hazard Mater&lt;/abbr-2&gt;&lt;/periodical&gt;&lt;pages&gt;1505-11&lt;/pages&gt;&lt;volume&gt;172&lt;/volume&gt;&lt;number&gt;2-3&lt;/number&gt;&lt;edition&gt;2009/09/08&lt;/edition&gt;&lt;keywords&gt;&lt;keyword&gt;Adsorption&lt;/keyword&gt;&lt;keyword&gt;Air Pollutants/*isolation &amp;amp; purification&lt;/keyword&gt;&lt;keyword&gt;Carbon/*chemistry&lt;/keyword&gt;&lt;keyword&gt;Carbon Fiber&lt;/keyword&gt;&lt;keyword&gt;Coal&lt;/keyword&gt;&lt;keyword&gt;Methane/*isolation &amp;amp; purification&lt;/keyword&gt;&lt;keyword&gt;*Mining&lt;/keyword&gt;&lt;keyword&gt;Ventilation&lt;/keyword&gt;&lt;/keywords&gt;&lt;dates&gt;&lt;year&gt;2009&lt;/year&gt;&lt;pub-dates&gt;&lt;date&gt;Dec 30&lt;/date&gt;&lt;/pub-dates&gt;&lt;/dates&gt;&lt;isbn&gt;1873-3336 (Electronic)&amp;#xD;0304-3894 (Linking)&lt;/isbn&gt;&lt;accession-num&gt;19733967&lt;/accession-num&gt;&lt;urls&gt;&lt;related-urls&gt;&lt;url&gt;https://www.ncbi.nlm.nih.gov/pubmed/19733967&lt;/url&gt;&lt;/related-urls&gt;&lt;/urls&gt;&lt;electronic-resource-num&gt;10.1016/j.jhazmat.2009.08.020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9</w:t>
      </w:r>
      <w:r>
        <w:fldChar w:fldCharType="end"/>
      </w:r>
    </w:p>
    <w:p w14:paraId="29E9684A" w14:textId="14236181" w:rsidR="00C521A6" w:rsidRDefault="007D7E25">
      <w:r>
        <w:t xml:space="preserve">10. </w:t>
      </w:r>
      <w:r w:rsidR="00C521A6">
        <w:t xml:space="preserve">Methane </w:t>
      </w:r>
      <w:proofErr w:type="spellStart"/>
      <w:r w:rsidR="00C521A6">
        <w:t>chemcial</w:t>
      </w:r>
      <w:proofErr w:type="spellEnd"/>
      <w:r w:rsidR="00C521A6">
        <w:t xml:space="preserve"> &amp; Physical activated GAC </w:t>
      </w:r>
      <w:r w:rsidR="00C521A6">
        <w:fldChar w:fldCharType="begin"/>
      </w:r>
      <w:r w:rsidR="00273FF1">
        <w:instrText xml:space="preserve"> ADDIN EN.CITE &lt;EndNote&gt;&lt;Cite&gt;&lt;Author&gt;Lozano-Castello&lt;/Author&gt;&lt;Year&gt;2002&lt;/Year&gt;&lt;RecNum&gt;36888&lt;/RecNum&gt;&lt;DisplayText&gt;&lt;style face="superscript"&gt;10&lt;/style&gt;&lt;/DisplayText&gt;&lt;record&gt;&lt;rec-number&gt;36888&lt;/rec-number&gt;&lt;foreign-keys&gt;&lt;key app="EN" db-id="r5ret2dtz5zsdced22nvf9tg0rrv0trsv2w9" timestamp="1626827678"&gt;36888&lt;/key&gt;&lt;/foreign-keys&gt;&lt;ref-type name="Journal Article"&gt;17&lt;/ref-type&gt;&lt;contributors&gt;&lt;authors&gt;&lt;author&gt;D. Lozano-Castello&lt;/author&gt;&lt;author&gt;D. Cazorla-Amoro´s&lt;/author&gt;&lt;author&gt;A. Linares-Solano&lt;/author&gt;&lt;/authors&gt;&lt;/contributors&gt;&lt;titles&gt;&lt;title&gt;Powdered Activated Carbons and Activated Carbon Fibers for Methane Storage: A Comparative Study&lt;/title&gt;&lt;secondary-title&gt;Energy &amp;amp; Fuels &lt;/secondary-title&gt;&lt;/titles&gt;&lt;pages&gt;1321-1328&lt;/pages&gt;&lt;volume&gt;16&lt;/volume&gt;&lt;dates&gt;&lt;year&gt;2002&lt;/year&gt;&lt;/dates&gt;&lt;urls&gt;&lt;/urls&gt;&lt;/record&gt;&lt;/Cite&gt;&lt;/EndNote&gt;</w:instrText>
      </w:r>
      <w:r w:rsidR="00C521A6">
        <w:fldChar w:fldCharType="separate"/>
      </w:r>
      <w:r w:rsidR="003712B4" w:rsidRPr="003712B4">
        <w:rPr>
          <w:noProof/>
          <w:vertAlign w:val="superscript"/>
        </w:rPr>
        <w:t>10</w:t>
      </w:r>
      <w:r w:rsidR="00C521A6">
        <w:fldChar w:fldCharType="end"/>
      </w:r>
    </w:p>
    <w:p w14:paraId="4369CB53" w14:textId="1556E0BF" w:rsidR="00A75513" w:rsidRDefault="00A75513">
      <w:r>
        <w:t xml:space="preserve">11. Phenol-based GAC </w:t>
      </w:r>
      <w:r>
        <w:fldChar w:fldCharType="begin"/>
      </w:r>
      <w:r w:rsidR="00273FF1">
        <w:instrText xml:space="preserve"> ADDIN EN.CITE &lt;EndNote&gt;&lt;Cite&gt;&lt;Author&gt;Lee&lt;/Author&gt;&lt;Year&gt;2007&lt;/Year&gt;&lt;RecNum&gt;37066&lt;/RecNum&gt;&lt;DisplayText&gt;&lt;style face="superscript"&gt;11&lt;/style&gt;&lt;/DisplayText&gt;&lt;record&gt;&lt;rec-number&gt;37066&lt;/rec-number&gt;&lt;foreign-keys&gt;&lt;key app="EN" db-id="r5ret2dtz5zsdced22nvf9tg0rrv0trsv2w9" timestamp="1626828791"&gt;37066&lt;/key&gt;&lt;/foreign-keys&gt;&lt;ref-type name="Journal Article"&gt;17&lt;/ref-type&gt;&lt;contributors&gt;&lt;authors&gt;&lt;author&gt;Jae-Wook Lee&lt;/author&gt;&lt;author&gt;M. S. Balathanigaimani&lt;/author&gt;&lt;author&gt;Hyun-Chul Kang&lt;/author&gt;&lt;author&gt;Wang-Geun Shim&lt;/author&gt;&lt;author&gt;Chan Kim&lt;/author&gt;&lt;author&gt;Hee Moon&lt;/author&gt;&lt;/authors&gt;&lt;/contributors&gt;&lt;titles&gt;&lt;title&gt;Methane Storage on Phenol-Based Activated Carbons at (293.15, 303.15, and 313.15) K&lt;/title&gt;&lt;secondary-title&gt;J. Chem. Eng. Data &lt;/secondary-title&gt;&lt;/titles&gt;&lt;pages&gt;66-70&lt;/pages&gt;&lt;volume&gt;52&lt;/volume&gt;&lt;dates&gt;&lt;year&gt;2007&lt;/year&gt;&lt;/dates&gt;&lt;urls&gt;&lt;/urls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11</w:t>
      </w:r>
      <w:r>
        <w:fldChar w:fldCharType="end"/>
      </w:r>
    </w:p>
    <w:p w14:paraId="38788EA0" w14:textId="77777777" w:rsidR="00A22626" w:rsidRDefault="00CF3DEB" w:rsidP="00A22626">
      <w:r>
        <w:t xml:space="preserve">12. </w:t>
      </w:r>
      <w:r w:rsidR="00A22626">
        <w:t>Adsorption Measurements of Methane on Activated Carbon in the Temperature</w:t>
      </w:r>
    </w:p>
    <w:p w14:paraId="22D7AD15" w14:textId="2596A70F" w:rsidR="00CF3DEB" w:rsidRDefault="00A22626" w:rsidP="00A22626">
      <w:r>
        <w:t xml:space="preserve">Range (281 to 343) K and Pressures to 1.2 MPa </w:t>
      </w:r>
      <w:r>
        <w:fldChar w:fldCharType="begin"/>
      </w:r>
      <w:r w:rsidR="00273FF1">
        <w:instrText xml:space="preserve"> ADDIN EN.CITE &lt;EndNote&gt;&lt;Cite&gt;&lt;Author&gt;Wang&lt;/Author&gt;&lt;Year&gt;2010&lt;/Year&gt;&lt;RecNum&gt;37069&lt;/RecNum&gt;&lt;DisplayText&gt;&lt;style face="superscript"&gt;12&lt;/style&gt;&lt;/DisplayText&gt;&lt;record&gt;&lt;rec-number&gt;37069&lt;/rec-number&gt;&lt;foreign-keys&gt;&lt;key app="EN" db-id="r5ret2dtz5zsdced22nvf9tg0rrv0trsv2w9" timestamp="1626828798"&gt;37069&lt;/key&gt;&lt;/foreign-keys&gt;&lt;ref-type name="Journal Article"&gt;17&lt;/ref-type&gt;&lt;contributors&gt;&lt;authors&gt;&lt;author&gt;Xiaolin Wang&lt;/author&gt;&lt;author&gt;James French&lt;/author&gt;&lt;author&gt;Srinivasan Kandadai&lt;/author&gt;&lt;author&gt;Hui Tong Chua&lt;/author&gt;&lt;/authors&gt;&lt;/contributors&gt;&lt;titles&gt;&lt;title&gt;Adsorption Measurements of Methane on Activated Carbon in the Temperature Range (281 to 343) K and Pressures to 1.2 MPa&lt;/title&gt;&lt;secondary-title&gt;J. Chem. Eng. Data &lt;/secondary-title&gt;&lt;/titles&gt;&lt;pages&gt;2700–2706&lt;/pages&gt;&lt;volume&gt;55&lt;/volume&gt;&lt;dates&gt;&lt;year&gt;2010&lt;/year&gt;&lt;/dates&gt;&lt;urls&gt;&lt;/urls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12</w:t>
      </w:r>
      <w:r>
        <w:fldChar w:fldCharType="end"/>
      </w:r>
    </w:p>
    <w:p w14:paraId="12A33971" w14:textId="4B5ABD21" w:rsidR="00C60000" w:rsidRDefault="00C60000" w:rsidP="00A22626">
      <w:r>
        <w:t xml:space="preserve">13. </w:t>
      </w:r>
      <w:r w:rsidRPr="00C60000">
        <w:t>Improved Isotherm Data for Adsorption of Methane on Activated Carbons</w:t>
      </w:r>
      <w:r>
        <w:t xml:space="preserve"> </w:t>
      </w:r>
      <w:r>
        <w:fldChar w:fldCharType="begin"/>
      </w:r>
      <w:r w:rsidR="00273FF1">
        <w:instrText xml:space="preserve"> ADDIN EN.CITE &lt;EndNote&gt;&lt;Cite&gt;&lt;Author&gt;Loh&lt;/Author&gt;&lt;Year&gt;2010&lt;/Year&gt;&lt;RecNum&gt;37096&lt;/RecNum&gt;&lt;DisplayText&gt;&lt;style face="superscript"&gt;13&lt;/style&gt;&lt;/DisplayText&gt;&lt;record&gt;&lt;rec-number&gt;37096&lt;/rec-number&gt;&lt;foreign-keys&gt;&lt;key app="EN" db-id="r5ret2dtz5zsdced22nvf9tg0rrv0trsv2w9" timestamp="1626829756"&gt;37096&lt;/key&gt;&lt;/foreign-keys&gt;&lt;ref-type name="Journal Article"&gt;17&lt;/ref-type&gt;&lt;contributors&gt;&lt;authors&gt;&lt;author&gt;Wai Soong Loh&lt;/author&gt;&lt;author&gt;Kazi Afzalur Rahman&lt;/author&gt;&lt;author&gt;Anutosh Chakraborty&lt;/author&gt;&lt;author&gt;Bidyut Baran Saha&lt;/author&gt;&lt;author&gt;Yoo Sang Choo&lt;/author&gt;&lt;author&gt;Boo Cheong Khoo&lt;/author&gt;&lt;author&gt;Kim Choon Ng&lt;/author&gt;&lt;/authors&gt;&lt;/contributors&gt;&lt;titles&gt;&lt;title&gt;Improved Isotherm Data for Adsorption of Methane on Activated Carbons&lt;/title&gt;&lt;secondary-title&gt;J. Chem. Eng. Data&lt;/secondary-title&gt;&lt;/titles&gt;&lt;periodical&gt;&lt;full-title&gt;J. Chem. Eng. Data&lt;/full-title&gt;&lt;/periodical&gt;&lt;pages&gt;2840–2847&lt;/pages&gt;&lt;volume&gt;55&lt;/volume&gt;&lt;dates&gt;&lt;year&gt;2010&lt;/year&gt;&lt;/dates&gt;&lt;urls&gt;&lt;/urls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13</w:t>
      </w:r>
      <w:r>
        <w:fldChar w:fldCharType="end"/>
      </w:r>
    </w:p>
    <w:p w14:paraId="76DAD220" w14:textId="273D556E" w:rsidR="00C60000" w:rsidRDefault="00C60000" w:rsidP="00C60000">
      <w:r>
        <w:t xml:space="preserve">14. Equilibria and Isosteric Heat of Adsorption of Methane on Activated Carbons Derived from South African Coal Discards </w:t>
      </w:r>
      <w:r>
        <w:fldChar w:fldCharType="begin"/>
      </w:r>
      <w:r w:rsidR="003712B4">
        <w:instrText xml:space="preserve"> ADDIN EN.CITE &lt;EndNote&gt;&lt;Cite&gt;&lt;Author&gt;Abdulsalam&lt;/Author&gt;&lt;Year&gt;2020&lt;/Year&gt;&lt;RecNum&gt;36882&lt;/RecNum&gt;&lt;DisplayText&gt;&lt;style face="superscript"&gt;14&lt;/style&gt;&lt;/DisplayText&gt;&lt;record&gt;&lt;rec-number&gt;36882&lt;/rec-number&gt;&lt;foreign-keys&gt;&lt;key app="EN" db-id="r5ret2dtz5zsdced22nvf9tg0rrv0trsv2w9" timestamp="1626827639"&gt;36882&lt;/key&gt;&lt;/foreign-keys&gt;&lt;ref-type name="Journal Article"&gt;17&lt;/ref-type&gt;&lt;contributors&gt;&lt;authors&gt;&lt;author&gt;Abdulsalam, J.&lt;/author&gt;&lt;author&gt;Mulopo, J.&lt;/author&gt;&lt;author&gt;Bada, S. O.&lt;/author&gt;&lt;author&gt;Oboirien, B.&lt;/author&gt;&lt;/authors&gt;&lt;/contributors&gt;&lt;auth-address&gt;School of Chemical and Metallurgical Engineering, Faculty of Engineering and the Built Environment, University of the Witwatersrand, WITS, 2050 Johannesburg, South Africa.&amp;#xD;Department of Chemical Engineering, University of Johannesburg, Doornfontein, Johannesburg 2028, South Africa.&lt;/auth-address&gt;&lt;titles&gt;&lt;title&gt;Equilibria and Isosteric Heat of Adsorption of Methane on Activated Carbons Derived from South African Coal Discards&lt;/title&gt;&lt;secondary-title&gt;ACS Omega&lt;/secondary-title&gt;&lt;/titles&gt;&lt;periodical&gt;&lt;full-title&gt;ACS Omega&lt;/full-title&gt;&lt;/periodical&gt;&lt;pages&gt;32530-32539&lt;/pages&gt;&lt;volume&gt;5&lt;/volume&gt;&lt;number&gt;50&lt;/number&gt;&lt;edition&gt;2020/12/31&lt;/edition&gt;&lt;dates&gt;&lt;year&gt;2020&lt;/year&gt;&lt;pub-dates&gt;&lt;date&gt;Dec 22&lt;/date&gt;&lt;/pub-dates&gt;&lt;/dates&gt;&lt;isbn&gt;2470-1343 (Electronic)&amp;#xD;2470-1343 (Linking)&lt;/isbn&gt;&lt;accession-num&gt;33376890&lt;/accession-num&gt;&lt;urls&gt;&lt;related-urls&gt;&lt;url&gt;https://www.ncbi.nlm.nih.gov/pubmed/33376890&lt;/url&gt;&lt;/related-urls&gt;&lt;/urls&gt;&lt;custom2&gt;PMC7758968&lt;/custom2&gt;&lt;electronic-resource-num&gt;10.1021/acsomega.0c04744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14</w:t>
      </w:r>
      <w:r>
        <w:fldChar w:fldCharType="end"/>
      </w:r>
    </w:p>
    <w:p w14:paraId="6585F9E8" w14:textId="6C25901C" w:rsidR="00A1767E" w:rsidRDefault="00A1767E" w:rsidP="00165697">
      <w:r>
        <w:t xml:space="preserve">15. </w:t>
      </w:r>
      <w:r w:rsidR="00165697">
        <w:t xml:space="preserve">Adsorption of methane in activated carbons obtained from coconut shells using H3PO4 chemical activation </w:t>
      </w:r>
      <w:r w:rsidR="00165697">
        <w:fldChar w:fldCharType="begin"/>
      </w:r>
      <w:r w:rsidR="003712B4">
        <w:instrText xml:space="preserve"> ADDIN EN.CITE &lt;EndNote&gt;&lt;Cite&gt;&lt;Author&gt;Rios&lt;/Author&gt;&lt;Year&gt;2009&lt;/Year&gt;&lt;RecNum&gt;36902&lt;/RecNum&gt;&lt;DisplayText&gt;&lt;style face="superscript"&gt;15&lt;/style&gt;&lt;/DisplayText&gt;&lt;record&gt;&lt;rec-number&gt;36902&lt;/rec-number&gt;&lt;foreign-keys&gt;&lt;key app="EN" db-id="r5ret2dtz5zsdced22nvf9tg0rrv0trsv2w9" timestamp="1626827739"&gt;36902&lt;/key&gt;&lt;/foreign-keys&gt;&lt;ref-type name="Journal Article"&gt;17&lt;/ref-type&gt;&lt;contributors&gt;&lt;authors&gt;&lt;author&gt;Rios, Rafael B.&lt;/author&gt;&lt;author&gt;Silva, F. Wilton M.&lt;/author&gt;&lt;author&gt;Torres, A. Eurico B.&lt;/author&gt;&lt;author&gt;Azevedo, Diana C. S.&lt;/author&gt;&lt;author&gt;Cavalcante, Célio L.&lt;/author&gt;&lt;/authors&gt;&lt;/contributors&gt;&lt;titles&gt;&lt;title&gt;Adsorption of methane in activated carbons obtained from coconut shells using H3PO4 chemical activation&lt;/title&gt;&lt;secondary-title&gt;Adsorption&lt;/secondary-title&gt;&lt;/titles&gt;&lt;periodical&gt;&lt;full-title&gt;Adsorption&lt;/full-title&gt;&lt;/periodical&gt;&lt;pages&gt;271-277&lt;/pages&gt;&lt;volume&gt;15&lt;/volume&gt;&lt;number&gt;3&lt;/number&gt;&lt;section&gt;271&lt;/section&gt;&lt;dates&gt;&lt;year&gt;2009&lt;/year&gt;&lt;/dates&gt;&lt;isbn&gt;0929-5607&amp;#xD;1572-8757&lt;/isbn&gt;&lt;urls&gt;&lt;/urls&gt;&lt;electronic-resource-num&gt;10.1007/s10450-009-9174-9&lt;/electronic-resource-num&gt;&lt;/record&gt;&lt;/Cite&gt;&lt;/EndNote&gt;</w:instrText>
      </w:r>
      <w:r w:rsidR="00165697">
        <w:fldChar w:fldCharType="separate"/>
      </w:r>
      <w:r w:rsidR="003712B4" w:rsidRPr="003712B4">
        <w:rPr>
          <w:noProof/>
          <w:vertAlign w:val="superscript"/>
        </w:rPr>
        <w:t>15</w:t>
      </w:r>
      <w:r w:rsidR="00165697">
        <w:fldChar w:fldCharType="end"/>
      </w:r>
    </w:p>
    <w:p w14:paraId="4FCEE3A8" w14:textId="340CD977" w:rsidR="00576B94" w:rsidRDefault="00576B94" w:rsidP="00576B94">
      <w:r>
        <w:t xml:space="preserve">16. Effects of textural and surface characteristics of microporous activated carbons on the methane adsorption capacity at high pressures </w:t>
      </w:r>
      <w:r>
        <w:fldChar w:fldCharType="begin"/>
      </w:r>
      <w:r w:rsidR="003712B4">
        <w:instrText xml:space="preserve"> ADDIN EN.CITE &lt;EndNote&gt;&lt;Cite&gt;&lt;Author&gt;Bastos-Neto&lt;/Author&gt;&lt;Year&gt;2007&lt;/Year&gt;&lt;RecNum&gt;36861&lt;/RecNum&gt;&lt;DisplayText&gt;&lt;style face="superscript"&gt;16&lt;/style&gt;&lt;/DisplayText&gt;&lt;record&gt;&lt;rec-number&gt;36861&lt;/rec-number&gt;&lt;foreign-keys&gt;&lt;key app="EN" db-id="r5ret2dtz5zsdced22nvf9tg0rrv0trsv2w9" timestamp="1626827572"&gt;36861&lt;/key&gt;&lt;/foreign-keys&gt;&lt;ref-type name="Journal Article"&gt;17&lt;/ref-type&gt;&lt;contributors&gt;&lt;authors&gt;&lt;author&gt;Bastos-Neto, M.&lt;/author&gt;&lt;author&gt;Canabrava, D. V.&lt;/author&gt;&lt;author&gt;Torres, A. E. B.&lt;/author&gt;&lt;author&gt;Rodriguez-Castellón, E.&lt;/author&gt;&lt;author&gt;Jiménez-López, A.&lt;/author&gt;&lt;author&gt;Azevedo, D. C. S.&lt;/author&gt;&lt;author&gt;Cavalcante, C. L.&lt;/author&gt;&lt;/authors&gt;&lt;/contributors&gt;&lt;titles&gt;&lt;title&gt;Effects of textural and surface characteristics of microporous activated carbons on the methane adsorption capacity at high pressures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5721-5725&lt;/pages&gt;&lt;volume&gt;253&lt;/volume&gt;&lt;number&gt;13&lt;/number&gt;&lt;section&gt;5721&lt;/section&gt;&lt;dates&gt;&lt;year&gt;2007&lt;/year&gt;&lt;/dates&gt;&lt;isbn&gt;01694332&lt;/isbn&gt;&lt;urls&gt;&lt;/urls&gt;&lt;electronic-resource-num&gt;10.1016/j.apsusc.2006.12.056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16</w:t>
      </w:r>
      <w:r>
        <w:fldChar w:fldCharType="end"/>
      </w:r>
    </w:p>
    <w:p w14:paraId="487FB1DF" w14:textId="5197CABA" w:rsidR="000B5139" w:rsidRDefault="00CA4459" w:rsidP="00CA4459">
      <w:r>
        <w:t>17. Novel glucose-based adsorbents (</w:t>
      </w:r>
      <w:proofErr w:type="spellStart"/>
      <w:r>
        <w:t>Glc</w:t>
      </w:r>
      <w:proofErr w:type="spellEnd"/>
      <w:r>
        <w:t xml:space="preserve">-Cs) with high CO2 capacity and excellent CO2/CH4/N2 adsorption selectivity </w:t>
      </w:r>
      <w:r>
        <w:fldChar w:fldCharType="begin"/>
      </w:r>
      <w:r w:rsidR="003712B4">
        <w:instrText xml:space="preserve"> ADDIN EN.CITE &lt;EndNote&gt;&lt;Cite&gt;&lt;Author&gt;Wang&lt;/Author&gt;&lt;Year&gt;2017&lt;/Year&gt;&lt;RecNum&gt;37054&lt;/RecNum&gt;&lt;DisplayText&gt;&lt;style face="superscript"&gt;17&lt;/style&gt;&lt;/DisplayText&gt;&lt;record&gt;&lt;rec-number&gt;37054&lt;/rec-number&gt;&lt;foreign-keys&gt;&lt;key app="EN" db-id="r5ret2dtz5zsdced22nvf9tg0rrv0trsv2w9" timestamp="1626828756"&gt;37054&lt;/key&gt;&lt;/foreign-keys&gt;&lt;ref-type name="Journal Article"&gt;17&lt;/ref-type&gt;&lt;contributors&gt;&lt;authors&gt;&lt;author&gt;Wang, Xingjie&lt;/author&gt;&lt;author&gt;Yuan, Binqin&lt;/author&gt;&lt;author&gt;Zhou, Xin&lt;/author&gt;&lt;author&gt;Xia, Qibin&lt;/author&gt;&lt;author&gt;Li, Yingwei&lt;/author&gt;&lt;author&gt;An, Dongli&lt;/author&gt;&lt;author&gt;Li, Zhong&lt;/author&gt;&lt;/authors&gt;&lt;/contributors&gt;&lt;titles&gt;&lt;title&gt;Novel glucose-based adsorbents (Glc-Cs) with high CO 2 capacity and excellent CO 2 /CH 4 /N 2 adsorption selectivity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51-59&lt;/pages&gt;&lt;volume&gt;327&lt;/volume&gt;&lt;section&gt;51&lt;/section&gt;&lt;dates&gt;&lt;year&gt;2017&lt;/year&gt;&lt;/dates&gt;&lt;isbn&gt;13858947&lt;/isbn&gt;&lt;urls&gt;&lt;/urls&gt;&lt;electronic-resource-num&gt;10.1016/j.cej.2017.06.074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17</w:t>
      </w:r>
      <w:r>
        <w:fldChar w:fldCharType="end"/>
      </w:r>
    </w:p>
    <w:p w14:paraId="2AE18548" w14:textId="6D72352A" w:rsidR="00CE5CDC" w:rsidRDefault="00CE5CDC" w:rsidP="00CE5CDC">
      <w:r>
        <w:t xml:space="preserve">18. High-Pressure Methane Storage in Porous Materials: Are Carbon Materials in the Pole Position? </w:t>
      </w:r>
      <w:r>
        <w:fldChar w:fldCharType="begin"/>
      </w:r>
      <w:r w:rsidR="003712B4">
        <w:instrText xml:space="preserve"> ADDIN EN.CITE &lt;EndNote&gt;&lt;Cite&gt;&lt;Author&gt;Casco&lt;/Author&gt;&lt;Year&gt;2015&lt;/Year&gt;&lt;RecNum&gt;36886&lt;/RecNum&gt;&lt;DisplayText&gt;&lt;style face="superscript"&gt;18&lt;/style&gt;&lt;/DisplayText&gt;&lt;record&gt;&lt;rec-number&gt;36886&lt;/rec-number&gt;&lt;foreign-keys&gt;&lt;key app="EN" db-id="r5ret2dtz5zsdced22nvf9tg0rrv0trsv2w9" timestamp="1626827671"&gt;36886&lt;/key&gt;&lt;/foreign-keys&gt;&lt;ref-type name="Journal Article"&gt;17&lt;/ref-type&gt;&lt;contributors&gt;&lt;authors&gt;&lt;author&gt;Casco, Mirian Elizabeth&lt;/author&gt;&lt;author&gt;Martínez-Escandell, Manuel&lt;/author&gt;&lt;author&gt;Gadea-Ramos, Enrique&lt;/author&gt;&lt;author&gt;Kaneko, Katsumi&lt;/author&gt;&lt;author&gt;Silvestre-Albero, Joaquín&lt;/author&gt;&lt;author&gt;Rodríguez-Reinoso, Francisco&lt;/author&gt;&lt;/authors&gt;&lt;/contributors&gt;&lt;titles&gt;&lt;title&gt;High-Pressure Methane Storage in Porous Materials: Are Carbon Materials in the Pole Position?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959-964&lt;/pages&gt;&lt;volume&gt;27&lt;/volume&gt;&lt;number&gt;3&lt;/number&gt;&lt;section&gt;959&lt;/section&gt;&lt;dates&gt;&lt;year&gt;2015&lt;/year&gt;&lt;/dates&gt;&lt;isbn&gt;0897-4756&amp;#xD;1520-5002&lt;/isbn&gt;&lt;urls&gt;&lt;/urls&gt;&lt;electronic-resource-num&gt;10.1021/cm5042524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18</w:t>
      </w:r>
      <w:r>
        <w:fldChar w:fldCharType="end"/>
      </w:r>
    </w:p>
    <w:p w14:paraId="7232BFE6" w14:textId="58A3D5B3" w:rsidR="001808FF" w:rsidRDefault="001808FF" w:rsidP="001808FF">
      <w:r>
        <w:t xml:space="preserve">19. K2S-activated carbons developed from coal and their methane adsorption behaviors </w:t>
      </w:r>
      <w:r>
        <w:fldChar w:fldCharType="begin"/>
      </w:r>
      <w:r w:rsidR="003712B4">
        <w:instrText xml:space="preserve"> ADDIN EN.CITE &lt;EndNote&gt;&lt;Cite&gt;&lt;Author&gt;Feng&lt;/Author&gt;&lt;Year&gt;2014&lt;/Year&gt;&lt;RecNum&gt;36893&lt;/RecNum&gt;&lt;DisplayText&gt;&lt;style face="superscript"&gt;19&lt;/style&gt;&lt;/DisplayText&gt;&lt;record&gt;&lt;rec-number&gt;36893&lt;/rec-number&gt;&lt;foreign-keys&gt;&lt;key app="EN" db-id="r5ret2dtz5zsdced22nvf9tg0rrv0trsv2w9" timestamp="1626827710"&gt;36893&lt;/key&gt;&lt;/foreign-keys&gt;&lt;ref-type name="Journal Article"&gt;17&lt;/ref-type&gt;&lt;contributors&gt;&lt;authors&gt;&lt;author&gt;Feng, Yan-Yan&lt;/author&gt;&lt;author&gt;Yang, Wen&lt;/author&gt;&lt;author&gt;Chu, Wei&lt;/author&gt;&lt;/authors&gt;&lt;/contributors&gt;&lt;titles&gt;&lt;title&gt;K2S-activated carbons developed from coal and their methane adsorption behaviors&lt;/title&gt;&lt;secondary-title&gt;Chinese Physics B&lt;/secondary-title&gt;&lt;/titles&gt;&lt;periodical&gt;&lt;full-title&gt;Chinese Physics B&lt;/full-title&gt;&lt;/periodical&gt;&lt;volume&gt;23&lt;/volume&gt;&lt;number&gt;10&lt;/number&gt;&lt;section&gt;108201&lt;/section&gt;&lt;dates&gt;&lt;year&gt;2014&lt;/year&gt;&lt;/dates&gt;&lt;isbn&gt;1674-1056&lt;/isbn&gt;&lt;urls&gt;&lt;/urls&gt;&lt;electronic-resource-num&gt;10.1088/1674-1056/23/10/108201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19</w:t>
      </w:r>
      <w:r>
        <w:fldChar w:fldCharType="end"/>
      </w:r>
    </w:p>
    <w:p w14:paraId="45D07881" w14:textId="14EE5235" w:rsidR="0016145E" w:rsidRDefault="001808FF" w:rsidP="0016145E">
      <w:r>
        <w:t>20.</w:t>
      </w:r>
      <w:r w:rsidR="0016145E" w:rsidRPr="0016145E">
        <w:t xml:space="preserve"> </w:t>
      </w:r>
      <w:r w:rsidR="0016145E">
        <w:t>Predictable and targeted activation of biomass to carbons with high surface area density and</w:t>
      </w:r>
    </w:p>
    <w:p w14:paraId="176B7CF5" w14:textId="1FDD9651" w:rsidR="001808FF" w:rsidRDefault="0016145E" w:rsidP="0016145E">
      <w:r>
        <w:t>enhanced methane storage capacity</w:t>
      </w:r>
      <w:r w:rsidR="001808FF">
        <w:t xml:space="preserve"> </w:t>
      </w:r>
      <w:r>
        <w:fldChar w:fldCharType="begin"/>
      </w:r>
      <w:r w:rsidR="003712B4">
        <w:instrText xml:space="preserve"> ADDIN EN.CITE &lt;EndNote&gt;&lt;Cite&gt;&lt;Author&gt;Altwala&lt;/Author&gt;&lt;Year&gt;2020&lt;/Year&gt;&lt;RecNum&gt;36887&lt;/RecNum&gt;&lt;DisplayText&gt;&lt;style face="superscript"&gt;20&lt;/style&gt;&lt;/DisplayText&gt;&lt;record&gt;&lt;rec-number&gt;36887&lt;/rec-number&gt;&lt;foreign-keys&gt;&lt;key app="EN" db-id="r5ret2dtz5zsdced22nvf9tg0rrv0trsv2w9" timestamp="1626827677"&gt;36887&lt;/key&gt;&lt;/foreign-keys&gt;&lt;ref-type name="Journal Article"&gt;17&lt;/ref-type&gt;&lt;contributors&gt;&lt;authors&gt;&lt;author&gt;Altwala, Afnan&lt;/author&gt;&lt;author&gt;Mokaya, Robert&lt;/author&gt;&lt;/authors&gt;&lt;/contributors&gt;&lt;titles&gt;&lt;title&gt;Predictable and targeted activation of biomass to carbons with high surface area density and enhanced methane storage capacity&lt;/title&gt;&lt;secondary-title&gt;Energy &amp;amp; Environmental Science&lt;/secondary-title&gt;&lt;/titles&gt;&lt;periodical&gt;&lt;full-title&gt;Energy &amp;amp; Environmental Science&lt;/full-title&gt;&lt;/periodical&gt;&lt;pages&gt;2967-2978&lt;/pages&gt;&lt;volume&gt;13&lt;/volume&gt;&lt;number&gt;9&lt;/number&gt;&lt;section&gt;2967&lt;/section&gt;&lt;dates&gt;&lt;year&gt;2020&lt;/year&gt;&lt;/dates&gt;&lt;isbn&gt;1754-5692&amp;#xD;1754-5706&lt;/isbn&gt;&lt;urls&gt;&lt;/urls&gt;&lt;electronic-resource-num&gt;10.1039/d0ee01340d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20</w:t>
      </w:r>
      <w:r>
        <w:fldChar w:fldCharType="end"/>
      </w:r>
    </w:p>
    <w:p w14:paraId="66CC8DE2" w14:textId="55316D87" w:rsidR="00351775" w:rsidRDefault="00351775" w:rsidP="0068755E">
      <w:r>
        <w:lastRenderedPageBreak/>
        <w:t xml:space="preserve">21. </w:t>
      </w:r>
      <w:r w:rsidR="0068755E">
        <w:t xml:space="preserve">Adsorption of CO2, CH4, and N2 on Ordered Mesoporous Carbon: Approach for Greenhouse Gases Capture and Biogas Upgrading </w:t>
      </w:r>
      <w:r w:rsidR="0068755E">
        <w:fldChar w:fldCharType="begin"/>
      </w:r>
      <w:r w:rsidR="003712B4">
        <w:instrText xml:space="preserve"> ADDIN EN.CITE &lt;EndNote&gt;&lt;Cite&gt;&lt;Author&gt;Yuan&lt;/Author&gt;&lt;Year&gt;2013&lt;/Year&gt;&lt;RecNum&gt;36892&lt;/RecNum&gt;&lt;DisplayText&gt;&lt;style face="superscript"&gt;21&lt;/style&gt;&lt;/DisplayText&gt;&lt;record&gt;&lt;rec-number&gt;36892&lt;/rec-number&gt;&lt;foreign-keys&gt;&lt;key app="EN" db-id="r5ret2dtz5zsdced22nvf9tg0rrv0trsv2w9" timestamp="1626827708"&gt;36892&lt;/key&gt;&lt;/foreign-keys&gt;&lt;ref-type name="Journal Article"&gt;17&lt;/ref-type&gt;&lt;contributors&gt;&lt;authors&gt;&lt;author&gt;Yuan, B.&lt;/author&gt;&lt;author&gt;Wu, X.&lt;/author&gt;&lt;author&gt;Chen, Y.&lt;/author&gt;&lt;author&gt;Huang, J.&lt;/author&gt;&lt;author&gt;Luo, H.&lt;/author&gt;&lt;author&gt;Deng, S.&lt;/author&gt;&lt;/authors&gt;&lt;/contributors&gt;&lt;auth-address&gt;Chemical Engineering Department, New Mexico State University, Las Cruces, New Mexico 88003, United States.&lt;/auth-address&gt;&lt;titles&gt;&lt;title&gt;Adsorption of CO(2), CH(4), and N(2) on ordered mesoporous carbon: approach for greenhouse gases capture and biogas upgrading&lt;/title&gt;&lt;secondary-title&gt;Environ Sci Technol&lt;/secondary-title&gt;&lt;/titles&gt;&lt;periodical&gt;&lt;full-title&gt;Environmental Science and Technology&lt;/full-title&gt;&lt;abbr-1&gt;Environ. Sci. Technol.&lt;/abbr-1&gt;&lt;abbr-2&gt;Environ Sci Technol&lt;/abbr-2&gt;&lt;/periodical&gt;&lt;pages&gt;5474-80&lt;/pages&gt;&lt;volume&gt;47&lt;/volume&gt;&lt;number&gt;10&lt;/number&gt;&lt;edition&gt;2013/05/22&lt;/edition&gt;&lt;keywords&gt;&lt;keyword&gt;Adsorption&lt;/keyword&gt;&lt;keyword&gt;*Biofuels&lt;/keyword&gt;&lt;keyword&gt;Carbon/*chemistry&lt;/keyword&gt;&lt;keyword&gt;Carbon Dioxide/*chemistry&lt;/keyword&gt;&lt;keyword&gt;*Greenhouse Effect&lt;/keyword&gt;&lt;keyword&gt;Methane/*chemistry&lt;/keyword&gt;&lt;keyword&gt;Microscopy, Electron, Transmission&lt;/keyword&gt;&lt;keyword&gt;Nitrogen/*chemistry&lt;/keyword&gt;&lt;keyword&gt;Thermogravimetry&lt;/keyword&gt;&lt;keyword&gt;X-Ray Diffraction&lt;/keyword&gt;&lt;/keywords&gt;&lt;dates&gt;&lt;year&gt;2013&lt;/year&gt;&lt;pub-dates&gt;&lt;date&gt;May 21&lt;/date&gt;&lt;/pub-dates&gt;&lt;/dates&gt;&lt;isbn&gt;1520-5851 (Electronic)&amp;#xD;0013-936X (Linking)&lt;/isbn&gt;&lt;accession-num&gt;23688273&lt;/accession-num&gt;&lt;urls&gt;&lt;related-urls&gt;&lt;url&gt;https://www.ncbi.nlm.nih.gov/pubmed/23688273&lt;/url&gt;&lt;/related-urls&gt;&lt;/urls&gt;&lt;electronic-resource-num&gt;10.1021/es4000643&lt;/electronic-resource-num&gt;&lt;/record&gt;&lt;/Cite&gt;&lt;/EndNote&gt;</w:instrText>
      </w:r>
      <w:r w:rsidR="0068755E">
        <w:fldChar w:fldCharType="separate"/>
      </w:r>
      <w:r w:rsidR="003712B4" w:rsidRPr="003712B4">
        <w:rPr>
          <w:noProof/>
          <w:vertAlign w:val="superscript"/>
        </w:rPr>
        <w:t>21</w:t>
      </w:r>
      <w:r w:rsidR="0068755E">
        <w:fldChar w:fldCharType="end"/>
      </w:r>
    </w:p>
    <w:p w14:paraId="03E99613" w14:textId="5B843C7B" w:rsidR="0056639A" w:rsidRDefault="0056639A" w:rsidP="0056639A">
      <w:r>
        <w:t xml:space="preserve">22. Production, characterization and methane storage potential of KOH-activated carbon from sugarcane molasses  </w:t>
      </w:r>
      <w:r>
        <w:fldChar w:fldCharType="begin"/>
      </w:r>
      <w:r w:rsidR="003712B4">
        <w:instrText xml:space="preserve"> ADDIN EN.CITE &lt;EndNote&gt;&lt;Cite&gt;&lt;Author&gt;Sreńscek-Nazzal&lt;/Author&gt;&lt;Year&gt;2013&lt;/Year&gt;&lt;RecNum&gt;36867&lt;/RecNum&gt;&lt;DisplayText&gt;&lt;style face="superscript"&gt;22&lt;/style&gt;&lt;/DisplayText&gt;&lt;record&gt;&lt;rec-number&gt;36867&lt;/rec-number&gt;&lt;foreign-keys&gt;&lt;key app="EN" db-id="r5ret2dtz5zsdced22nvf9tg0rrv0trsv2w9" timestamp="1626827588"&gt;36867&lt;/key&gt;&lt;/foreign-keys&gt;&lt;ref-type name="Journal Article"&gt;17&lt;/ref-type&gt;&lt;contributors&gt;&lt;authors&gt;&lt;author&gt;Sreńscek-Nazzal, Joanna&lt;/author&gt;&lt;author&gt;Kamińska, Weronika&lt;/author&gt;&lt;author&gt;Michalkiewicz, Beata&lt;/author&gt;&lt;author&gt;Koren, Zvi C.&lt;/author&gt;&lt;/authors&gt;&lt;/contributors&gt;&lt;titles&gt;&lt;title&gt;Production, characterization and methane storage potential of KOH-activated carbon from sugarcane molasses&lt;/title&gt;&lt;secondary-title&gt;Industrial Crops and Products&lt;/secondary-title&gt;&lt;/titles&gt;&lt;periodical&gt;&lt;full-title&gt;Industrial Crops and Products&lt;/full-title&gt;&lt;/periodical&gt;&lt;pages&gt;153-159&lt;/pages&gt;&lt;volume&gt;47&lt;/volume&gt;&lt;section&gt;153&lt;/section&gt;&lt;dates&gt;&lt;year&gt;2013&lt;/year&gt;&lt;/dates&gt;&lt;isbn&gt;09266690&lt;/isbn&gt;&lt;urls&gt;&lt;/urls&gt;&lt;electronic-resource-num&gt;10.1016/j.indcrop.2013.03.004&lt;/electronic-resource-num&gt;&lt;/record&gt;&lt;/Cite&gt;&lt;/EndNote&gt;</w:instrText>
      </w:r>
      <w:r>
        <w:fldChar w:fldCharType="separate"/>
      </w:r>
      <w:r w:rsidR="003712B4" w:rsidRPr="003712B4">
        <w:rPr>
          <w:noProof/>
          <w:vertAlign w:val="superscript"/>
        </w:rPr>
        <w:t>22</w:t>
      </w:r>
      <w:r>
        <w:fldChar w:fldCharType="end"/>
      </w:r>
    </w:p>
    <w:p w14:paraId="2C20660A" w14:textId="4C602007" w:rsidR="003712B4" w:rsidRDefault="003712B4" w:rsidP="0056639A">
      <w:r>
        <w:t xml:space="preserve">23. </w:t>
      </w:r>
      <w:r w:rsidRPr="003712B4">
        <w:t>Investigation of Natural Gas Storage through Activated Carbon</w:t>
      </w:r>
      <w:r>
        <w:t xml:space="preserve"> </w:t>
      </w:r>
      <w:r>
        <w:fldChar w:fldCharType="begin"/>
      </w:r>
      <w:r>
        <w:instrText xml:space="preserve"> ADDIN EN.CITE &lt;EndNote&gt;&lt;Cite&gt;&lt;Author&gt;El-Sharkawy&lt;/Author&gt;&lt;Year&gt;2015&lt;/Year&gt;&lt;RecNum&gt;36881&lt;/RecNum&gt;&lt;DisplayText&gt;&lt;style face="superscript"&gt;23&lt;/style&gt;&lt;/DisplayText&gt;&lt;record&gt;&lt;rec-number&gt;36881&lt;/rec-number&gt;&lt;foreign-keys&gt;&lt;key app="EN" db-id="r5ret2dtz5zsdced22nvf9tg0rrv0trsv2w9" timestamp="1626827636"&gt;36881&lt;/key&gt;&lt;/foreign-keys&gt;&lt;ref-type name="Journal Article"&gt;17&lt;/ref-type&gt;&lt;contributors&gt;&lt;authors&gt;&lt;author&gt;El-Sharkawy, Ibrahim I.&lt;/author&gt;&lt;author&gt;Mansour, Mohamed H.&lt;/author&gt;&lt;author&gt;Awad, Mostafa M.&lt;/author&gt;&lt;author&gt;El-Ashry, Rehan&lt;/author&gt;&lt;/authors&gt;&lt;/contributors&gt;&lt;titles&gt;&lt;title&gt;Investigation of Natural Gas Storage through Activated Carbon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3215-3223&lt;/pages&gt;&lt;volume&gt;60&lt;/volume&gt;&lt;number&gt;11&lt;/number&gt;&lt;section&gt;3215&lt;/section&gt;&lt;dates&gt;&lt;year&gt;2015&lt;/year&gt;&lt;/dates&gt;&lt;isbn&gt;0021-9568&amp;#xD;1520-5134&lt;/isbn&gt;&lt;urls&gt;&lt;/urls&gt;&lt;electronic-resource-num&gt;10.1021/acs.jced.5b00430&lt;/electronic-resource-num&gt;&lt;/record&gt;&lt;/Cite&gt;&lt;/EndNote&gt;</w:instrText>
      </w:r>
      <w:r>
        <w:fldChar w:fldCharType="separate"/>
      </w:r>
      <w:r w:rsidRPr="003712B4">
        <w:rPr>
          <w:noProof/>
          <w:vertAlign w:val="superscript"/>
        </w:rPr>
        <w:t>23</w:t>
      </w:r>
      <w:r>
        <w:fldChar w:fldCharType="end"/>
      </w:r>
    </w:p>
    <w:p w14:paraId="1EB9991E" w14:textId="62505445" w:rsidR="0015284A" w:rsidRDefault="0015284A" w:rsidP="0015284A">
      <w:r>
        <w:t>24. Enhanced methane storage of chemically and physically activated carbide-derived carbon</w:t>
      </w:r>
      <w:r w:rsidR="009F79DB">
        <w:t xml:space="preserve"> </w:t>
      </w:r>
      <w:r w:rsidR="009F79DB">
        <w:fldChar w:fldCharType="begin"/>
      </w:r>
      <w:r w:rsidR="009F79DB">
        <w:instrText xml:space="preserve"> ADDIN EN.CITE &lt;EndNote&gt;&lt;Cite&gt;&lt;Author&gt;Yeon&lt;/Author&gt;&lt;Year&gt;2009&lt;/Year&gt;&lt;RecNum&gt;36866&lt;/RecNum&gt;&lt;DisplayText&gt;&lt;style face="superscript"&gt;24&lt;/style&gt;&lt;/DisplayText&gt;&lt;record&gt;&lt;rec-number&gt;36866&lt;/rec-number&gt;&lt;foreign-keys&gt;&lt;key app="EN" db-id="r5ret2dtz5zsdced22nvf9tg0rrv0trsv2w9" timestamp="1626827585"&gt;36866&lt;/key&gt;&lt;/foreign-keys&gt;&lt;ref-type name="Journal Article"&gt;17&lt;/ref-type&gt;&lt;contributors&gt;&lt;authors&gt;&lt;author&gt;Yeon, Sun-Hwa&lt;/author&gt;&lt;author&gt;Osswald, Sebastian&lt;/author&gt;&lt;author&gt;Gogotsi, Yury&lt;/author&gt;&lt;author&gt;Singer, Jonathan P.&lt;/author&gt;&lt;author&gt;Simmons, Jason M.&lt;/author&gt;&lt;author&gt;Fischer, John E.&lt;/author&gt;&lt;author&gt;Lillo-Ródenas, María A.&lt;/author&gt;&lt;author&gt;Linares-Solano, Ángel&lt;/author&gt;&lt;/authors&gt;&lt;/contributors&gt;&lt;titles&gt;&lt;title&gt;Enhanced methane storage of chemically and physically activated carbide-derived carbon&lt;/title&gt;&lt;secondary-title&gt;Journal of Power Sources&lt;/secondary-title&gt;&lt;/titles&gt;&lt;pages&gt;560-567&lt;/pages&gt;&lt;volume&gt;191&lt;/volume&gt;&lt;number&gt;2&lt;/number&gt;&lt;section&gt;560&lt;/section&gt;&lt;dates&gt;&lt;year&gt;2009&lt;/year&gt;&lt;/dates&gt;&lt;isbn&gt;03787753&lt;/isbn&gt;&lt;urls&gt;&lt;/urls&gt;&lt;electronic-resource-num&gt;10.1016/j.jpowsour.2009.02.019&lt;/electronic-resource-num&gt;&lt;/record&gt;&lt;/Cite&gt;&lt;/EndNote&gt;</w:instrText>
      </w:r>
      <w:r w:rsidR="009F79DB">
        <w:fldChar w:fldCharType="separate"/>
      </w:r>
      <w:r w:rsidR="009F79DB" w:rsidRPr="009F79DB">
        <w:rPr>
          <w:noProof/>
          <w:vertAlign w:val="superscript"/>
        </w:rPr>
        <w:t>24</w:t>
      </w:r>
      <w:r w:rsidR="009F79DB">
        <w:fldChar w:fldCharType="end"/>
      </w:r>
    </w:p>
    <w:p w14:paraId="3EBDCB9C" w14:textId="26A499EE" w:rsidR="00AE5072" w:rsidRDefault="00AE5072" w:rsidP="00AE5072">
      <w:r>
        <w:t xml:space="preserve">25. Adsorption Thermodynamics of Natural Gas Storage onto Pitch-Based Activated Carbons </w:t>
      </w:r>
      <w:r>
        <w:fldChar w:fldCharType="begin"/>
      </w:r>
      <w:r>
        <w:instrText xml:space="preserve"> ADDIN EN.CITE &lt;EndNote&gt;&lt;Cite&gt;&lt;Author&gt;Rahman&lt;/Author&gt;&lt;Year&gt;2010&lt;/Year&gt;&lt;RecNum&gt;36900&lt;/RecNum&gt;&lt;DisplayText&gt;&lt;style face="superscript"&gt;25&lt;/style&gt;&lt;/DisplayText&gt;&lt;record&gt;&lt;rec-number&gt;36900&lt;/rec-number&gt;&lt;foreign-keys&gt;&lt;key app="EN" db-id="r5ret2dtz5zsdced22nvf9tg0rrv0trsv2w9" timestamp="1626827733"&gt;36900&lt;/key&gt;&lt;/foreign-keys&gt;&lt;ref-type name="Book Section"&gt;5&lt;/ref-type&gt;&lt;contributors&gt;&lt;authors&gt;&lt;author&gt;Rahman, Kazi Afzalur&lt;/author&gt;&lt;author&gt;Loh, Wai Soong&lt;/author&gt;&lt;author&gt;Chakraborty, Anutosh&lt;/author&gt;&lt;author&gt;Saha, Bidyut Baran&lt;/author&gt;&lt;author&gt;Ng, Kim Choon&lt;/author&gt;&lt;/authors&gt;&lt;/contributors&gt;&lt;titles&gt;&lt;title&gt;Adsorption Thermodynamics of Natural Gas Storage onto Pitch-Based Activated Carbons&lt;/title&gt;&lt;secondary-title&gt;Proceedings of the 2nd Annual Gas Processing Symposium&lt;/secondary-title&gt;&lt;/titles&gt;&lt;pages&gt;187-195&lt;/pages&gt;&lt;dates&gt;&lt;year&gt;2010&lt;/year&gt;&lt;/dates&gt;&lt;isbn&gt;9780444535887&lt;/isbn&gt;&lt;urls&gt;&lt;/urls&gt;&lt;electronic-resource-num&gt;10.1016/s1876-0147(10)02021-5&lt;/electronic-resource-num&gt;&lt;/record&gt;&lt;/Cite&gt;&lt;/EndNote&gt;</w:instrText>
      </w:r>
      <w:r>
        <w:fldChar w:fldCharType="separate"/>
      </w:r>
      <w:r w:rsidRPr="00AE5072">
        <w:rPr>
          <w:noProof/>
          <w:vertAlign w:val="superscript"/>
        </w:rPr>
        <w:t>25</w:t>
      </w:r>
      <w:r>
        <w:fldChar w:fldCharType="end"/>
      </w:r>
    </w:p>
    <w:p w14:paraId="13B1F63D" w14:textId="096B2AEE" w:rsidR="00AE5072" w:rsidRDefault="00AE5072" w:rsidP="00AE5072">
      <w:r>
        <w:t xml:space="preserve">26. </w:t>
      </w:r>
      <w:r w:rsidR="000658BE" w:rsidRPr="000658BE">
        <w:t>Adsorption of natural gas and biogas components on activated carbon</w:t>
      </w:r>
      <w:r w:rsidR="000658BE">
        <w:t xml:space="preserve"> </w:t>
      </w:r>
      <w:r w:rsidR="000658BE">
        <w:fldChar w:fldCharType="begin"/>
      </w:r>
      <w:r w:rsidR="000658BE">
        <w:instrText xml:space="preserve"> ADDIN EN.CITE &lt;EndNote&gt;&lt;Cite&gt;&lt;Author&gt;Esteves&lt;/Author&gt;&lt;Year&gt;2008&lt;/Year&gt;&lt;RecNum&gt;36870&lt;/RecNum&gt;&lt;DisplayText&gt;&lt;style face="superscript"&gt;26&lt;/style&gt;&lt;/DisplayText&gt;&lt;record&gt;&lt;rec-number&gt;36870&lt;/rec-number&gt;&lt;foreign-keys&gt;&lt;key app="EN" db-id="r5ret2dtz5zsdced22nvf9tg0rrv0trsv2w9" timestamp="1626827596"&gt;36870&lt;/key&gt;&lt;/foreign-keys&gt;&lt;ref-type name="Journal Article"&gt;17&lt;/ref-type&gt;&lt;contributors&gt;&lt;authors&gt;&lt;author&gt;Esteves, Isabel A. A. C.&lt;/author&gt;&lt;author&gt;Lopes, Marta S. S.&lt;/author&gt;&lt;author&gt;Nunes, Pedro M. C.&lt;/author&gt;&lt;author&gt;Mota, José P. B.&lt;/author&gt;&lt;/authors&gt;&lt;/contributors&gt;&lt;titles&gt;&lt;title&gt;Adsorption of natural gas and biogas components on activated carbon&lt;/title&gt;&lt;secondary-title&gt;Separation and Purification Technology&lt;/secondary-title&gt;&lt;/titles&gt;&lt;periodical&gt;&lt;full-title&gt;Separation and Purification Technology&lt;/full-title&gt;&lt;abbr-1&gt;Sep. Purif. Technol.&lt;/abbr-1&gt;&lt;abbr-2&gt;Sep Purif Technol&lt;/abbr-2&gt;&lt;/periodical&gt;&lt;pages&gt;281-296&lt;/pages&gt;&lt;volume&gt;62&lt;/volume&gt;&lt;number&gt;2&lt;/number&gt;&lt;section&gt;281&lt;/section&gt;&lt;dates&gt;&lt;year&gt;2008&lt;/year&gt;&lt;/dates&gt;&lt;isbn&gt;13835866&lt;/isbn&gt;&lt;urls&gt;&lt;/urls&gt;&lt;electronic-resource-num&gt;10.1016/j.seppur.2008.01.027&lt;/electronic-resource-num&gt;&lt;/record&gt;&lt;/Cite&gt;&lt;/EndNote&gt;</w:instrText>
      </w:r>
      <w:r w:rsidR="000658BE">
        <w:fldChar w:fldCharType="separate"/>
      </w:r>
      <w:r w:rsidR="000658BE" w:rsidRPr="000658BE">
        <w:rPr>
          <w:noProof/>
          <w:vertAlign w:val="superscript"/>
        </w:rPr>
        <w:t>26</w:t>
      </w:r>
      <w:r w:rsidR="000658BE">
        <w:fldChar w:fldCharType="end"/>
      </w:r>
    </w:p>
    <w:p w14:paraId="6F5A97FE" w14:textId="472D996F" w:rsidR="00445C16" w:rsidRDefault="00445C16" w:rsidP="00445C16">
      <w:r>
        <w:t>27. Experimental and Theoretical Study of Methane Adsorption on Granular Activated Carbons</w:t>
      </w:r>
      <w:r>
        <w:fldChar w:fldCharType="begin"/>
      </w:r>
      <w:r>
        <w:instrText xml:space="preserve"> ADDIN EN.CITE &lt;EndNote&gt;&lt;Cite&gt;&lt;Author&gt;Wang&lt;/Author&gt;&lt;Year&gt;2012&lt;/Year&gt;&lt;RecNum&gt;37058&lt;/RecNum&gt;&lt;DisplayText&gt;&lt;style face="superscript"&gt;27&lt;/style&gt;&lt;/DisplayText&gt;&lt;record&gt;&lt;rec-number&gt;37058&lt;/rec-number&gt;&lt;foreign-keys&gt;&lt;key app="EN" db-id="r5ret2dtz5zsdced22nvf9tg0rrv0trsv2w9" timestamp="1626828772"&gt;37058&lt;/key&gt;&lt;/foreign-keys&gt;&lt;ref-type name="Journal Article"&gt;17&lt;/ref-type&gt;&lt;contributors&gt;&lt;authors&gt;&lt;author&gt;Wang, Yuguo&lt;/author&gt;&lt;author&gt;Ercan, Cemal&lt;/author&gt;&lt;author&gt;Khawajah, Anwar&lt;/author&gt;&lt;author&gt;Othman, Rashid&lt;/author&gt;&lt;/authors&gt;&lt;/contributors&gt;&lt;titles&gt;&lt;title&gt;Experimental and theoretical study of methane adsorption on granular activated carbons&lt;/title&gt;&lt;secondary-title&gt;AIChE Journal&lt;/secondary-title&gt;&lt;/titles&gt;&lt;periodical&gt;&lt;full-title&gt;AIChE Journal&lt;/full-title&gt;&lt;abbr-1&gt;AlChE J.&lt;/abbr-1&gt;&lt;abbr-2&gt;AlChE J&lt;/abbr-2&gt;&lt;/periodical&gt;&lt;pages&gt;782-788&lt;/pages&gt;&lt;volume&gt;58&lt;/volume&gt;&lt;number&gt;3&lt;/number&gt;&lt;section&gt;782&lt;/section&gt;&lt;dates&gt;&lt;year&gt;2012&lt;/year&gt;&lt;/dates&gt;&lt;isbn&gt;00011541&lt;/isbn&gt;&lt;urls&gt;&lt;/urls&gt;&lt;electronic-resource-num&gt;10.1002/aic.12611&lt;/electronic-resource-num&gt;&lt;/record&gt;&lt;/Cite&gt;&lt;/EndNote&gt;</w:instrText>
      </w:r>
      <w:r>
        <w:fldChar w:fldCharType="separate"/>
      </w:r>
      <w:r w:rsidRPr="00445C16">
        <w:rPr>
          <w:noProof/>
          <w:vertAlign w:val="superscript"/>
        </w:rPr>
        <w:t>27</w:t>
      </w:r>
      <w:r>
        <w:fldChar w:fldCharType="end"/>
      </w:r>
    </w:p>
    <w:p w14:paraId="3B64204D" w14:textId="1C98D83A" w:rsidR="00053A53" w:rsidRDefault="00053A53" w:rsidP="00445C16">
      <w:r>
        <w:t xml:space="preserve">28. </w:t>
      </w:r>
      <w:r>
        <w:fldChar w:fldCharType="begin"/>
      </w:r>
      <w:r w:rsidR="00273FF1">
        <w:instrText xml:space="preserve"> ADDIN EN.CITE &lt;EndNote&gt;&lt;Cite&gt;&lt;Author&gt;Yahia&lt;/Author&gt;&lt;Year&gt;2012&lt;/Year&gt;&lt;RecNum&gt;37297&lt;/RecNum&gt;&lt;DisplayText&gt;&lt;style face="superscript"&gt;28&lt;/style&gt;&lt;/DisplayText&gt;&lt;record&gt;&lt;rec-number&gt;37297&lt;/rec-number&gt;&lt;foreign-keys&gt;&lt;key app="EN" db-id="r5ret2dtz5zsdced22nvf9tg0rrv0trsv2w9" timestamp="1630880770"&gt;37297&lt;/key&gt;&lt;/foreign-keys&gt;&lt;ref-type name="Journal Article"&gt;17&lt;/ref-type&gt;&lt;contributors&gt;&lt;authors&gt;&lt;author&gt;Yahia, Sonia Ben&lt;/author&gt;&lt;author&gt;Abdelmottaleb Ouederni&lt;/author&gt;&lt;author&gt;Philip Llewellyn&lt;/author&gt;&lt;/authors&gt;&lt;/contributors&gt;&lt;titles&gt;&lt;title&gt;Methane storage on olive stones-based activated carbons under high pressure&lt;/title&gt;&lt;secondary-title&gt;2012 First International Conference on Renewable Energies and Vehicular Technology&lt;/secondary-title&gt;&lt;/titles&gt;&lt;periodical&gt;&lt;full-title&gt;2012 First International Conference on Renewable Energies and Vehicular Technology&lt;/full-title&gt;&lt;/periodical&gt;&lt;pages&gt;379-383&lt;/pages&gt;&lt;dates&gt;&lt;year&gt;2012&lt;/year&gt;&lt;/dates&gt;&lt;urls&gt;&lt;/urls&gt;&lt;/record&gt;&lt;/Cite&gt;&lt;/EndNote&gt;</w:instrText>
      </w:r>
      <w:r>
        <w:fldChar w:fldCharType="separate"/>
      </w:r>
      <w:r w:rsidRPr="00053A53">
        <w:rPr>
          <w:noProof/>
          <w:vertAlign w:val="superscript"/>
        </w:rPr>
        <w:t>28</w:t>
      </w:r>
      <w:r>
        <w:fldChar w:fldCharType="end"/>
      </w:r>
    </w:p>
    <w:p w14:paraId="13D75CC3" w14:textId="3C231283" w:rsidR="00053A53" w:rsidRDefault="00053A53" w:rsidP="00445C16">
      <w:r>
        <w:t xml:space="preserve">29. </w:t>
      </w:r>
      <w:r>
        <w:fldChar w:fldCharType="begin"/>
      </w:r>
      <w:r>
        <w:instrText xml:space="preserve"> ADDIN EN.CITE &lt;EndNote&gt;&lt;Cite&gt;&lt;Author&gt;Chen&lt;/Author&gt;&lt;Year&gt;2020&lt;/Year&gt;&lt;RecNum&gt;37271&lt;/RecNum&gt;&lt;DisplayText&gt;&lt;style face="superscript"&gt;29&lt;/style&gt;&lt;/DisplayText&gt;&lt;record&gt;&lt;rec-number&gt;37271&lt;/rec-number&gt;&lt;foreign-keys&gt;&lt;key app="EN" db-id="r5ret2dtz5zsdced22nvf9tg0rrv0trsv2w9" timestamp="1630880655"&gt;37271&lt;/key&gt;&lt;/foreign-keys&gt;&lt;ref-type name="Journal Article"&gt;17&lt;/ref-type&gt;&lt;contributors&gt;&lt;authors&gt;&lt;author&gt;Chen, Shucheng&lt;/author&gt;&lt;author&gt;Gong, Huaxin&lt;/author&gt;&lt;author&gt;Dindoruk, Birol&lt;/author&gt;&lt;author&gt;He, Jiajun&lt;/author&gt;&lt;author&gt;Bao, Zhenan&lt;/author&gt;&lt;/authors&gt;&lt;/contributors&gt;&lt;titles&gt;&lt;title&gt;Dense Carbon Nanoflower Pellets for Methane Storage&lt;/title&gt;&lt;secondary-title&gt;ACS Applied Nano Materials&lt;/secondary-title&gt;&lt;/titles&gt;&lt;periodical&gt;&lt;full-title&gt;ACS Applied Nano Materials&lt;/full-title&gt;&lt;/periodical&gt;&lt;pages&gt;8278-8285&lt;/pages&gt;&lt;volume&gt;3&lt;/volume&gt;&lt;number&gt;8&lt;/number&gt;&lt;section&gt;8278&lt;/section&gt;&lt;dates&gt;&lt;year&gt;2020&lt;/year&gt;&lt;/dates&gt;&lt;isbn&gt;2574-0970&amp;#xD;2574-0970&lt;/isbn&gt;&lt;urls&gt;&lt;/urls&gt;&lt;electronic-resource-num&gt;10.1021/acsanm.0c01700&lt;/electronic-resource-num&gt;&lt;/record&gt;&lt;/Cite&gt;&lt;/EndNote&gt;</w:instrText>
      </w:r>
      <w:r>
        <w:fldChar w:fldCharType="separate"/>
      </w:r>
      <w:r w:rsidRPr="00053A53">
        <w:rPr>
          <w:noProof/>
          <w:vertAlign w:val="superscript"/>
        </w:rPr>
        <w:t>29</w:t>
      </w:r>
      <w:r>
        <w:fldChar w:fldCharType="end"/>
      </w:r>
    </w:p>
    <w:p w14:paraId="288A0BF3" w14:textId="7D47E2D6" w:rsidR="00053A53" w:rsidRDefault="00053A53" w:rsidP="00445C16">
      <w:r>
        <w:t xml:space="preserve">30. </w:t>
      </w:r>
      <w:r w:rsidR="00435E3C">
        <w:fldChar w:fldCharType="begin"/>
      </w:r>
      <w:r w:rsidR="00273FF1">
        <w:instrText xml:space="preserve"> ADDIN EN.CITE &lt;EndNote&gt;&lt;Cite&gt;&lt;Author&gt;Ali&lt;/Author&gt;&lt;Year&gt;2013&lt;/Year&gt;&lt;RecNum&gt;37226&lt;/RecNum&gt;&lt;DisplayText&gt;&lt;style face="superscript"&gt;30&lt;/style&gt;&lt;/DisplayText&gt;&lt;record&gt;&lt;rec-number&gt;37226&lt;/rec-number&gt;&lt;foreign-keys&gt;&lt;key app="EN" db-id="r5ret2dtz5zsdced22nvf9tg0rrv0trsv2w9" timestamp="1630880474"&gt;37226&lt;/key&gt;&lt;/foreign-keys&gt;&lt;ref-type name="Journal Article"&gt;17&lt;/ref-type&gt;&lt;contributors&gt;&lt;authors&gt;&lt;author&gt;Ali, Ahmadpour&lt;/author&gt;&lt;author&gt;Hamed, Rashidi&lt;/author&gt;&lt;author&gt;Mohammad Jaber Darabi, Mahboub&lt;/author&gt;&lt;author&gt;Mahsa, Razavi Farmad&lt;/author&gt;&lt;/authors&gt;&lt;/contributors&gt;&lt;titles&gt;&lt;title&gt;Comparing the Performance of KOH with NaOH-Activated Anthracites in terms of Methane Storage&lt;/title&gt;&lt;secondary-title&gt;Adsorption Science &amp;amp; Technology&lt;/secondary-title&gt;&lt;/titles&gt;&lt;periodical&gt;&lt;full-title&gt;Adsorption Science &amp;amp; Technology&lt;/full-title&gt;&lt;/periodical&gt;&lt;pages&gt;729-745&lt;/pages&gt;&lt;volume&gt;31&lt;/volume&gt;&lt;number&gt;31&lt;/number&gt;&lt;dates&gt;&lt;year&gt;2013&lt;/year&gt;&lt;/dates&gt;&lt;urls&gt;&lt;/urls&gt;&lt;/record&gt;&lt;/Cite&gt;&lt;/EndNote&gt;</w:instrText>
      </w:r>
      <w:r w:rsidR="00435E3C">
        <w:fldChar w:fldCharType="separate"/>
      </w:r>
      <w:r w:rsidR="00435E3C" w:rsidRPr="00435E3C">
        <w:rPr>
          <w:noProof/>
          <w:vertAlign w:val="superscript"/>
        </w:rPr>
        <w:t>30</w:t>
      </w:r>
      <w:r w:rsidR="00435E3C">
        <w:fldChar w:fldCharType="end"/>
      </w:r>
    </w:p>
    <w:p w14:paraId="61BF7235" w14:textId="419138A7" w:rsidR="00435E3C" w:rsidRDefault="00435E3C" w:rsidP="00445C16">
      <w:r>
        <w:t xml:space="preserve">31. </w:t>
      </w:r>
      <w:r>
        <w:fldChar w:fldCharType="begin"/>
      </w:r>
      <w:r w:rsidR="00273FF1">
        <w:instrText xml:space="preserve"> ADDIN EN.CITE &lt;EndNote&gt;&lt;Cite&gt;&lt;Author&gt;Tamnanloo&lt;/Author&gt;&lt;Year&gt;2014&lt;/Year&gt;&lt;RecNum&gt;37227&lt;/RecNum&gt;&lt;DisplayText&gt;&lt;style face="superscript"&gt;31&lt;/style&gt;&lt;/DisplayText&gt;&lt;record&gt;&lt;rec-number&gt;37227&lt;/rec-number&gt;&lt;foreign-keys&gt;&lt;key app="EN" db-id="r5ret2dtz5zsdced22nvf9tg0rrv0trsv2w9" timestamp="1630880474"&gt;37227&lt;/key&gt;&lt;/foreign-keys&gt;&lt;ref-type name="Journal Article"&gt;17&lt;/ref-type&gt;&lt;contributors&gt;&lt;authors&gt;&lt;author&gt;Javad Tamnanloo&lt;/author&gt;&lt;author&gt;Shohreh Fatemi&lt;/author&gt;&lt;author&gt;Ayub Golmakani &lt;/author&gt;&lt;/authors&gt;&lt;/contributors&gt;&lt;titles&gt;&lt;title&gt;Binary Equilibrium Adsorption Data and Comparison of Zeolites with Activated Carbon for Selective Adsorption of CO2 from CH4&lt;/title&gt;&lt;secondary-title&gt;Adsorption Science &amp;amp; Technology&lt;/secondary-title&gt;&lt;/titles&gt;&lt;periodical&gt;&lt;full-title&gt;Adsorption Science &amp;amp; Technology&lt;/full-title&gt;&lt;/periodical&gt;&lt;pages&gt;707-716&lt;/pages&gt;&lt;volume&gt;32&lt;/volume&gt;&lt;number&gt;9&lt;/number&gt;&lt;dates&gt;&lt;year&gt;2014&lt;/year&gt;&lt;/dates&gt;&lt;urls&gt;&lt;/urls&gt;&lt;/record&gt;&lt;/Cite&gt;&lt;/EndNote&gt;</w:instrText>
      </w:r>
      <w:r>
        <w:fldChar w:fldCharType="separate"/>
      </w:r>
      <w:r w:rsidRPr="00435E3C">
        <w:rPr>
          <w:noProof/>
          <w:vertAlign w:val="superscript"/>
        </w:rPr>
        <w:t>31</w:t>
      </w:r>
      <w:r>
        <w:fldChar w:fldCharType="end"/>
      </w:r>
    </w:p>
    <w:p w14:paraId="6D1E4BF0" w14:textId="65A84A50" w:rsidR="00435E3C" w:rsidRDefault="00435E3C" w:rsidP="00445C16">
      <w:r>
        <w:t xml:space="preserve">32. </w:t>
      </w:r>
      <w:r>
        <w:fldChar w:fldCharType="begin"/>
      </w:r>
      <w:r w:rsidR="00273FF1">
        <w:instrText xml:space="preserve"> ADDIN EN.CITE &lt;EndNote&gt;&lt;Cite&gt;&lt;Author&gt;Lee&lt;/Author&gt;&lt;Year&gt;2015&lt;/Year&gt;&lt;RecNum&gt;37228&lt;/RecNum&gt;&lt;DisplayText&gt;&lt;style face="superscript"&gt;32&lt;/style&gt;&lt;/DisplayText&gt;&lt;record&gt;&lt;rec-number&gt;37228&lt;/rec-number&gt;&lt;foreign-keys&gt;&lt;key app="EN" db-id="r5ret2dtz5zsdced22nvf9tg0rrv0trsv2w9" timestamp="1630880476"&gt;37228&lt;/key&gt;&lt;/foreign-keys&gt;&lt;ref-type name="Journal Article"&gt;17&lt;/ref-type&gt;&lt;contributors&gt;&lt;authors&gt;&lt;author&gt;Ting Lee&lt;/author&gt;&lt;author&gt;Wan-Cheng Tan&lt;/author&gt;&lt;author&gt;Akihiko Matsumoto&lt;/author&gt;&lt;author&gt;Fei-Yee Yeoh&lt;/author&gt;&lt;/authors&gt;&lt;/contributors&gt;&lt;titles&gt;&lt;title&gt;Methane Adsorption Microcalorimetry of Activated Carbon Fibre Synthesized from Empty Fruit Bunch Fibre&lt;/title&gt;&lt;secondary-title&gt;Adsorption Science &amp;amp; Technology&lt;/secondary-title&gt;&lt;/titles&gt;&lt;periodical&gt;&lt;full-title&gt;Adsorption Science &amp;amp; Technology&lt;/full-title&gt;&lt;/periodical&gt;&lt;pages&gt;263-277&lt;/pages&gt;&lt;volume&gt;33&lt;/volume&gt;&lt;number&gt;3&lt;/number&gt;&lt;dates&gt;&lt;year&gt;2015&lt;/year&gt;&lt;/dates&gt;&lt;urls&gt;&lt;/urls&gt;&lt;/record&gt;&lt;/Cite&gt;&lt;/EndNote&gt;</w:instrText>
      </w:r>
      <w:r>
        <w:fldChar w:fldCharType="separate"/>
      </w:r>
      <w:r w:rsidRPr="00435E3C">
        <w:rPr>
          <w:noProof/>
          <w:vertAlign w:val="superscript"/>
        </w:rPr>
        <w:t>32</w:t>
      </w:r>
      <w:r>
        <w:fldChar w:fldCharType="end"/>
      </w:r>
    </w:p>
    <w:p w14:paraId="2FCA9B3C" w14:textId="6CB976CE" w:rsidR="00435E3C" w:rsidRDefault="00435E3C" w:rsidP="00445C16">
      <w:r>
        <w:t xml:space="preserve">33. </w:t>
      </w:r>
      <w:r>
        <w:fldChar w:fldCharType="begin"/>
      </w:r>
      <w:r w:rsidR="00273FF1">
        <w:instrText xml:space="preserve"> ADDIN EN.CITE &lt;EndNote&gt;&lt;Cite&gt;&lt;Author&gt;Choma&lt;/Author&gt;&lt;Year&gt;2015&lt;/Year&gt;&lt;RecNum&gt;37229&lt;/RecNum&gt;&lt;DisplayText&gt;&lt;style face="superscript"&gt;33&lt;/style&gt;&lt;/DisplayText&gt;&lt;record&gt;&lt;rec-number&gt;37229&lt;/rec-number&gt;&lt;foreign-keys&gt;&lt;key app="EN" db-id="r5ret2dtz5zsdced22nvf9tg0rrv0trsv2w9" timestamp="1630880477"&gt;37229&lt;/key&gt;&lt;/foreign-keys&gt;&lt;ref-type name="Journal Article"&gt;17&lt;/ref-type&gt;&lt;contributors&gt;&lt;authors&gt;&lt;author&gt;Jerzy Choma&lt;/author&gt;&lt;author&gt;&lt;style face="normal" font="default" charset="238" size="100%"&gt;Łukasz Osuchowski&lt;/style&gt;&lt;/author&gt;&lt;author&gt;&lt;style face="normal" font="default" charset="238" size="100%"&gt;Aleksandra Dziura&lt;/style&gt;&lt;/author&gt;&lt;author&gt;&lt;style face="normal" font="default" charset="238" size="100%"&gt;Michal Marszewski&lt;/style&gt;&lt;/author&gt;&lt;author&gt;&lt;style face="normal" font="default" charset="238" size="100%"&gt;Mietek Jaroniec&lt;/style&gt;&lt;/author&gt;&lt;/authors&gt;&lt;/contributors&gt;&lt;titles&gt;&lt;title&gt;Benzene and Methane Adsorption on Ultrahigh Surface Area Carbons Prepared from Sulphonated Styrene Divinylbenzene Resin by KOH Activation&lt;/title&gt;&lt;secondary-title&gt;Adsorption Science &amp;amp; Technology &lt;/secondary-title&gt;&lt;/titles&gt;&lt;pages&gt;587-594&lt;/pages&gt;&lt;volume&gt;33&lt;/volume&gt;&lt;number&gt;6&lt;/number&gt;&lt;dates&gt;&lt;year&gt;2015&lt;/year&gt;&lt;/dates&gt;&lt;urls&gt;&lt;/urls&gt;&lt;/record&gt;&lt;/Cite&gt;&lt;/EndNote&gt;</w:instrText>
      </w:r>
      <w:r>
        <w:fldChar w:fldCharType="separate"/>
      </w:r>
      <w:r w:rsidRPr="00435E3C">
        <w:rPr>
          <w:noProof/>
          <w:vertAlign w:val="superscript"/>
        </w:rPr>
        <w:t>33</w:t>
      </w:r>
      <w:r>
        <w:fldChar w:fldCharType="end"/>
      </w:r>
    </w:p>
    <w:p w14:paraId="3A7B5C3F" w14:textId="69E6BE17" w:rsidR="00435E3C" w:rsidRDefault="00435E3C" w:rsidP="00445C16">
      <w:r>
        <w:t xml:space="preserve">34. </w:t>
      </w:r>
      <w:r w:rsidR="00CC0585">
        <w:fldChar w:fldCharType="begin"/>
      </w:r>
      <w:r w:rsidR="00CC0585">
        <w:instrText xml:space="preserve"> ADDIN EN.CITE &lt;EndNote&gt;&lt;Cite&gt;&lt;Author&gt;Awadallah-F&lt;/Author&gt;&lt;Year&gt;2020&lt;/Year&gt;&lt;RecNum&gt;37275&lt;/RecNum&gt;&lt;DisplayText&gt;&lt;style face="superscript"&gt;34&lt;/style&gt;&lt;/DisplayText&gt;&lt;record&gt;&lt;rec-number&gt;37275&lt;/rec-number&gt;&lt;foreign-keys&gt;&lt;key app="EN" db-id="r5ret2dtz5zsdced22nvf9tg0rrv0trsv2w9" timestamp="1630880679"&gt;37275&lt;/key&gt;&lt;/foreign-keys&gt;&lt;ref-type name="Journal Article"&gt;17&lt;/ref-type&gt;&lt;contributors&gt;&lt;authors&gt;&lt;author&gt;Awadallah-F, Ahmed&lt;/author&gt;&lt;author&gt;Al-Muhtaseb, Shaheen A.&lt;/author&gt;&lt;/authors&gt;&lt;/contributors&gt;&lt;titles&gt;&lt;title&gt;Influence of Carbon Uniformity on Its Characteristics and Adsorption Capacities of CO2 and CH4 Gases&lt;/title&gt;&lt;secondary-title&gt;Applied Sciences&lt;/secondary-title&gt;&lt;/titles&gt;&lt;periodical&gt;&lt;full-title&gt;Applied Sciences&lt;/full-title&gt;&lt;/periodical&gt;&lt;volume&gt;11&lt;/volume&gt;&lt;number&gt;1&lt;/number&gt;&lt;section&gt;265&lt;/section&gt;&lt;dates&gt;&lt;year&gt;2020&lt;/year&gt;&lt;/dates&gt;&lt;isbn&gt;2076-3417&lt;/isbn&gt;&lt;urls&gt;&lt;/urls&gt;&lt;electronic-resource-num&gt;10.3390/app11010265&lt;/electronic-resource-num&gt;&lt;/record&gt;&lt;/Cite&gt;&lt;/EndNote&gt;</w:instrText>
      </w:r>
      <w:r w:rsidR="00CC0585">
        <w:fldChar w:fldCharType="separate"/>
      </w:r>
      <w:r w:rsidR="00CC0585" w:rsidRPr="00CC0585">
        <w:rPr>
          <w:noProof/>
          <w:vertAlign w:val="superscript"/>
        </w:rPr>
        <w:t>34</w:t>
      </w:r>
      <w:r w:rsidR="00CC0585">
        <w:fldChar w:fldCharType="end"/>
      </w:r>
    </w:p>
    <w:p w14:paraId="54176AB2" w14:textId="74C09D94" w:rsidR="00FD5040" w:rsidRDefault="00FD5040" w:rsidP="00445C16">
      <w:r>
        <w:t xml:space="preserve">35. </w:t>
      </w:r>
      <w:r>
        <w:fldChar w:fldCharType="begin"/>
      </w:r>
      <w:r>
        <w:instrText xml:space="preserve"> ADDIN EN.CITE &lt;EndNote&gt;&lt;Cite&gt;&lt;Author&gt;Song&lt;/Author&gt;&lt;Year&gt;2017&lt;/Year&gt;&lt;RecNum&gt;37242&lt;/RecNum&gt;&lt;DisplayText&gt;&lt;style face="superscript"&gt;35&lt;/style&gt;&lt;/DisplayText&gt;&lt;record&gt;&lt;rec-number&gt;37242&lt;/rec-number&gt;&lt;foreign-keys&gt;&lt;key app="EN" db-id="r5ret2dtz5zsdced22nvf9tg0rrv0trsv2w9" timestamp="1630880524"&gt;37242&lt;/key&gt;&lt;/foreign-keys&gt;&lt;ref-type name="Journal Article"&gt;17&lt;/ref-type&gt;&lt;contributors&gt;&lt;authors&gt;&lt;author&gt;Song, Xue&lt;/author&gt;&lt;author&gt;Wang, Li’ao&lt;/author&gt;&lt;author&gt;Ma, Xu&lt;/author&gt;&lt;author&gt;Zeng, Yunmin&lt;/author&gt;&lt;/authors&gt;&lt;/contributors&gt;&lt;titles&gt;&lt;title&gt;Adsorption equilibrium and thermodynamics of CO2 and CH4 on carbon molecular sieves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870-878&lt;/pages&gt;&lt;volume&gt;396&lt;/volume&gt;&lt;section&gt;870&lt;/section&gt;&lt;dates&gt;&lt;year&gt;2017&lt;/year&gt;&lt;/dates&gt;&lt;isbn&gt;01694332&lt;/isbn&gt;&lt;urls&gt;&lt;/urls&gt;&lt;electronic-resource-num&gt;10.1016/j.apsusc.2016.11.050&lt;/electronic-resource-num&gt;&lt;/record&gt;&lt;/Cite&gt;&lt;/EndNote&gt;</w:instrText>
      </w:r>
      <w:r>
        <w:fldChar w:fldCharType="separate"/>
      </w:r>
      <w:r w:rsidRPr="00FD5040">
        <w:rPr>
          <w:noProof/>
          <w:vertAlign w:val="superscript"/>
        </w:rPr>
        <w:t>35</w:t>
      </w:r>
      <w:r>
        <w:fldChar w:fldCharType="end"/>
      </w:r>
    </w:p>
    <w:p w14:paraId="1C6A1B66" w14:textId="59C1DC02" w:rsidR="00FD5040" w:rsidRDefault="00FD5040" w:rsidP="00445C16">
      <w:r>
        <w:t xml:space="preserve">36. </w:t>
      </w:r>
      <w:r w:rsidR="002854FB">
        <w:fldChar w:fldCharType="begin"/>
      </w:r>
      <w:r w:rsidR="002854FB">
        <w:instrText xml:space="preserve"> ADDIN EN.CITE &lt;EndNote&gt;&lt;Cite&gt;&lt;Author&gt;Chakraborty&lt;/Author&gt;&lt;Year&gt;2016&lt;/Year&gt;&lt;RecNum&gt;37247&lt;/RecNum&gt;&lt;DisplayText&gt;&lt;style face="superscript"&gt;36&lt;/style&gt;&lt;/DisplayText&gt;&lt;record&gt;&lt;rec-number&gt;37247&lt;/rec-number&gt;&lt;foreign-keys&gt;&lt;key app="EN" db-id="r5ret2dtz5zsdced22nvf9tg0rrv0trsv2w9" timestamp="1630880548"&gt;37247&lt;/key&gt;&lt;/foreign-keys&gt;&lt;ref-type name="Journal Article"&gt;17&lt;/ref-type&gt;&lt;contributors&gt;&lt;authors&gt;&lt;author&gt;Chakraborty, Anutosh&lt;/author&gt;&lt;/authors&gt;&lt;/contributors&gt;&lt;titles&gt;&lt;title&gt;Thermodynamic trends for the adsorption of non polar gases on activated carbons employing a new adsorption isotherm modelling&lt;/title&gt;&lt;secondary-title&gt;Applied Thermal Engineering&lt;/secondary-title&gt;&lt;/titles&gt;&lt;periodical&gt;&lt;full-title&gt;Applied Thermal Engineering&lt;/full-title&gt;&lt;abbr-1&gt;Appl. Therm. Eng.&lt;/abbr-1&gt;&lt;abbr-2&gt;Appl Therm Eng&lt;/abbr-2&gt;&lt;/periodical&gt;&lt;pages&gt;189-197&lt;/pages&gt;&lt;volume&gt;105&lt;/volume&gt;&lt;section&gt;189&lt;/section&gt;&lt;dates&gt;&lt;year&gt;2016&lt;/year&gt;&lt;/dates&gt;&lt;isbn&gt;13594311&lt;/isbn&gt;&lt;urls&gt;&lt;/urls&gt;&lt;electronic-resource-num&gt;10.1016/j.applthermaleng.2016.05.160&lt;/electronic-resource-num&gt;&lt;/record&gt;&lt;/Cite&gt;&lt;/EndNote&gt;</w:instrText>
      </w:r>
      <w:r w:rsidR="002854FB">
        <w:fldChar w:fldCharType="separate"/>
      </w:r>
      <w:r w:rsidR="002854FB" w:rsidRPr="002854FB">
        <w:rPr>
          <w:noProof/>
          <w:vertAlign w:val="superscript"/>
        </w:rPr>
        <w:t>36</w:t>
      </w:r>
      <w:r w:rsidR="002854FB">
        <w:fldChar w:fldCharType="end"/>
      </w:r>
    </w:p>
    <w:p w14:paraId="7D22272B" w14:textId="3342C566" w:rsidR="002854FB" w:rsidRDefault="002854FB" w:rsidP="00445C16">
      <w:r>
        <w:t xml:space="preserve">37. </w:t>
      </w:r>
      <w:r w:rsidR="00330A6E">
        <w:fldChar w:fldCharType="begin"/>
      </w:r>
      <w:r w:rsidR="00330A6E">
        <w:instrText xml:space="preserve"> ADDIN EN.CITE &lt;EndNote&gt;&lt;Cite&gt;&lt;Author&gt;Zhu&lt;/Author&gt;&lt;Year&gt;2016&lt;/Year&gt;&lt;RecNum&gt;37248&lt;/RecNum&gt;&lt;DisplayText&gt;&lt;style face="superscript"&gt;37&lt;/style&gt;&lt;/DisplayText&gt;&lt;record&gt;&lt;rec-number&gt;37248&lt;/rec-number&gt;&lt;foreign-keys&gt;&lt;key app="EN" db-id="r5ret2dtz5zsdced22nvf9tg0rrv0trsv2w9" timestamp="1630880551"&gt;37248&lt;/key&gt;&lt;/foreign-keys&gt;&lt;ref-type name="Journal Article"&gt;17&lt;/ref-type&gt;&lt;contributors&gt;&lt;authors&gt;&lt;author&gt;Zhu, Z. W.&lt;/author&gt;&lt;author&gt;Zheng, Q. R.&lt;/author&gt;&lt;/authors&gt;&lt;/contributors&gt;&lt;titles&gt;&lt;title&gt;Methane adsorption on the graphene sheets, activated carbon and carbon black&lt;/title&gt;&lt;secondary-title&gt;Applied Thermal Engineering&lt;/secondary-title&gt;&lt;/titles&gt;&lt;periodical&gt;&lt;full-title&gt;Applied Thermal Engineering&lt;/full-title&gt;&lt;abbr-1&gt;Appl. Therm. Eng.&lt;/abbr-1&gt;&lt;abbr-2&gt;Appl Therm Eng&lt;/abbr-2&gt;&lt;/periodical&gt;&lt;pages&gt;605-613&lt;/pages&gt;&lt;volume&gt;108&lt;/volume&gt;&lt;section&gt;605&lt;/section&gt;&lt;dates&gt;&lt;year&gt;2016&lt;/year&gt;&lt;/dates&gt;&lt;isbn&gt;13594311&lt;/isbn&gt;&lt;urls&gt;&lt;/urls&gt;&lt;electronic-resource-num&gt;10.1016/j.applthermaleng.2016.07.146&lt;/electronic-resource-num&gt;&lt;/record&gt;&lt;/Cite&gt;&lt;/EndNote&gt;</w:instrText>
      </w:r>
      <w:r w:rsidR="00330A6E">
        <w:fldChar w:fldCharType="separate"/>
      </w:r>
      <w:r w:rsidR="00330A6E" w:rsidRPr="00330A6E">
        <w:rPr>
          <w:noProof/>
          <w:vertAlign w:val="superscript"/>
        </w:rPr>
        <w:t>37</w:t>
      </w:r>
      <w:r w:rsidR="00330A6E">
        <w:fldChar w:fldCharType="end"/>
      </w:r>
    </w:p>
    <w:p w14:paraId="239BA210" w14:textId="1577BAF2" w:rsidR="00330A6E" w:rsidRDefault="00330A6E" w:rsidP="00445C16">
      <w:r>
        <w:t xml:space="preserve">38. </w:t>
      </w:r>
      <w:r w:rsidR="002651FE">
        <w:fldChar w:fldCharType="begin"/>
      </w:r>
      <w:r w:rsidR="002651FE">
        <w:instrText xml:space="preserve"> ADDIN EN.CITE &lt;EndNote&gt;&lt;Cite&gt;&lt;Author&gt;Arami-Niya&lt;/Author&gt;&lt;Year&gt;2016&lt;/Year&gt;&lt;RecNum&gt;37307&lt;/RecNum&gt;&lt;DisplayText&gt;&lt;style face="superscript"&gt;38&lt;/style&gt;&lt;/DisplayText&gt;&lt;record&gt;&lt;rec-number&gt;37307&lt;/rec-number&gt;&lt;foreign-keys&gt;&lt;key app="EN" db-id="r5ret2dtz5zsdced22nvf9tg0rrv0trsv2w9" timestamp="1630893211"&gt;37307&lt;/key&gt;&lt;/foreign-keys&gt;&lt;ref-type name="Journal Article"&gt;17&lt;/ref-type&gt;&lt;contributors&gt;&lt;authors&gt;&lt;author&gt;Arami-Niya, Arash&lt;/author&gt;&lt;author&gt;Rufford, Thomas E.&lt;/author&gt;&lt;author&gt;Zhu, Zhonghua&lt;/author&gt;&lt;/authors&gt;&lt;/contributors&gt;&lt;titles&gt;&lt;title&gt;Activated carbon monoliths with hierarchical pore structure from tar pitch and coal powder for the adsorption of CO2, CH4 and N2&lt;/title&gt;&lt;secondary-title&gt;Carbon&lt;/secondary-title&gt;&lt;/titles&gt;&lt;periodical&gt;&lt;full-title&gt;Carbon&lt;/full-title&gt;&lt;/periodical&gt;&lt;pages&gt;115-124&lt;/pages&gt;&lt;volume&gt;103&lt;/volume&gt;&lt;section&gt;115&lt;/section&gt;&lt;dates&gt;&lt;year&gt;2016&lt;/year&gt;&lt;/dates&gt;&lt;isbn&gt;00086223&lt;/isbn&gt;&lt;urls&gt;&lt;/urls&gt;&lt;electronic-resource-num&gt;10.1016/j.carbon.2016.02.098&lt;/electronic-resource-num&gt;&lt;/record&gt;&lt;/Cite&gt;&lt;/EndNote&gt;</w:instrText>
      </w:r>
      <w:r w:rsidR="002651FE">
        <w:fldChar w:fldCharType="separate"/>
      </w:r>
      <w:r w:rsidR="002651FE" w:rsidRPr="002651FE">
        <w:rPr>
          <w:noProof/>
          <w:vertAlign w:val="superscript"/>
        </w:rPr>
        <w:t>38</w:t>
      </w:r>
      <w:r w:rsidR="002651FE">
        <w:fldChar w:fldCharType="end"/>
      </w:r>
    </w:p>
    <w:p w14:paraId="2D4B92C2" w14:textId="6B772D71" w:rsidR="000A56CC" w:rsidRDefault="000A56CC" w:rsidP="00445C16">
      <w:r>
        <w:t xml:space="preserve">39. </w:t>
      </w:r>
      <w:r>
        <w:fldChar w:fldCharType="begin"/>
      </w:r>
      <w:r>
        <w:instrText xml:space="preserve"> ADDIN EN.CITE &lt;EndNote&gt;&lt;Cite&gt;&lt;Author&gt;Casco&lt;/Author&gt;&lt;Year&gt;2015&lt;/Year&gt;&lt;RecNum&gt;37232&lt;/RecNum&gt;&lt;DisplayText&gt;&lt;style face="superscript"&gt;39&lt;/style&gt;&lt;/DisplayText&gt;&lt;record&gt;&lt;rec-number&gt;37232&lt;/rec-number&gt;&lt;foreign-keys&gt;&lt;key app="EN" db-id="r5ret2dtz5zsdced22nvf9tg0rrv0trsv2w9" timestamp="1630880487"&gt;37232&lt;/key&gt;&lt;/foreign-keys&gt;&lt;ref-type name="Journal Article"&gt;17&lt;/ref-type&gt;&lt;contributors&gt;&lt;authors&gt;&lt;author&gt;Casco, Mirian Elizabeth&lt;/author&gt;&lt;author&gt;Martínez-Escandell, Manuel&lt;/author&gt;&lt;author&gt;Kaneko, Katsumi&lt;/author&gt;&lt;author&gt;Silvestre-Albero, Joaquín&lt;/author&gt;&lt;author&gt;Rodríguez-Reinoso, Francisco&lt;/author&gt;&lt;/authors&gt;&lt;/contributors&gt;&lt;titles&gt;&lt;title&gt;Very high methane uptake on activated carbons prepared from mesophase pitch: A compromise between microporosity and bulk density&lt;/title&gt;&lt;secondary-title&gt;Carbon&lt;/secondary-title&gt;&lt;/titles&gt;&lt;periodical&gt;&lt;full-title&gt;Carbon&lt;/full-title&gt;&lt;/periodical&gt;&lt;pages&gt;11-21&lt;/pages&gt;&lt;volume&gt;93&lt;/volume&gt;&lt;section&gt;11&lt;/section&gt;&lt;dates&gt;&lt;year&gt;2015&lt;/year&gt;&lt;/dates&gt;&lt;isbn&gt;00086223&lt;/isbn&gt;&lt;urls&gt;&lt;/urls&gt;&lt;electronic-resource-num&gt;10.1016/j.carbon.2015.05.029&lt;/electronic-resource-num&gt;&lt;/record&gt;&lt;/Cite&gt;&lt;/EndNote&gt;</w:instrText>
      </w:r>
      <w:r>
        <w:fldChar w:fldCharType="separate"/>
      </w:r>
      <w:r w:rsidRPr="000A56CC">
        <w:rPr>
          <w:noProof/>
          <w:vertAlign w:val="superscript"/>
        </w:rPr>
        <w:t>39</w:t>
      </w:r>
      <w:r>
        <w:fldChar w:fldCharType="end"/>
      </w:r>
    </w:p>
    <w:p w14:paraId="56172A22" w14:textId="65B9878E" w:rsidR="000A56CC" w:rsidRDefault="000A56CC" w:rsidP="00445C16">
      <w:r>
        <w:t xml:space="preserve">40. </w:t>
      </w:r>
      <w:r>
        <w:fldChar w:fldCharType="begin"/>
      </w:r>
      <w:r>
        <w:instrText xml:space="preserve"> ADDIN EN.CITE &lt;EndNote&gt;&lt;Cite&gt;&lt;Author&gt;Li&lt;/Author&gt;&lt;Year&gt;2016&lt;/Year&gt;&lt;RecNum&gt;37233&lt;/RecNum&gt;&lt;DisplayText&gt;&lt;style face="superscript"&gt;40&lt;/style&gt;&lt;/DisplayText&gt;&lt;record&gt;&lt;rec-number&gt;37233&lt;/rec-number&gt;&lt;foreign-keys&gt;&lt;key app="EN" db-id="r5ret2dtz5zsdced22nvf9tg0rrv0trsv2w9" timestamp="1630880490"&gt;37233&lt;/key&gt;&lt;/foreign-keys&gt;&lt;ref-type name="Journal Article"&gt;17&lt;/ref-type&gt;&lt;contributors&gt;&lt;authors&gt;&lt;author&gt;Li, Yang&lt;/author&gt;&lt;author&gt;Li, Dawei&lt;/author&gt;&lt;author&gt;Rao, Yuan&lt;/author&gt;&lt;author&gt;Zhao, Xuebo&lt;/author&gt;&lt;author&gt;Wu, Mingbo&lt;/author&gt;&lt;/authors&gt;&lt;/contributors&gt;&lt;titles&gt;&lt;title&gt;Superior CO2, CH4, and H2 uptakes over ultrahigh-surface-area carbon spheres prepared from sustainable biomass-derived char by CO2 activation&lt;/title&gt;&lt;secondary-title&gt;Carbon&lt;/secondary-title&gt;&lt;/titles&gt;&lt;periodical&gt;&lt;full-title&gt;Carbon&lt;/full-title&gt;&lt;/periodical&gt;&lt;pages&gt;454-462&lt;/pages&gt;&lt;volume&gt;105&lt;/volume&gt;&lt;section&gt;454&lt;/section&gt;&lt;dates&gt;&lt;year&gt;2016&lt;/year&gt;&lt;/dates&gt;&lt;isbn&gt;00086223&lt;/isbn&gt;&lt;urls&gt;&lt;/urls&gt;&lt;electronic-resource-num&gt;10.1016/j.carbon.2016.04.036&lt;/electronic-resource-num&gt;&lt;/record&gt;&lt;/Cite&gt;&lt;/EndNote&gt;</w:instrText>
      </w:r>
      <w:r>
        <w:fldChar w:fldCharType="separate"/>
      </w:r>
      <w:r w:rsidRPr="000A56CC">
        <w:rPr>
          <w:noProof/>
          <w:vertAlign w:val="superscript"/>
        </w:rPr>
        <w:t>40</w:t>
      </w:r>
      <w:r>
        <w:fldChar w:fldCharType="end"/>
      </w:r>
    </w:p>
    <w:p w14:paraId="71DC16D3" w14:textId="0121FC87" w:rsidR="000658BE" w:rsidRDefault="00463F72" w:rsidP="00AE5072">
      <w:r>
        <w:t xml:space="preserve">41. </w:t>
      </w:r>
      <w:r w:rsidR="00763122">
        <w:fldChar w:fldCharType="begin"/>
      </w:r>
      <w:r w:rsidR="00763122">
        <w:instrText xml:space="preserve"> ADDIN EN.CITE &lt;EndNote&gt;&lt;Cite&gt;&lt;Author&gt;de Oliveira&lt;/Author&gt;&lt;Year&gt;2019&lt;/Year&gt;&lt;RecNum&gt;37263&lt;/RecNum&gt;&lt;DisplayText&gt;&lt;style face="superscript"&gt;41&lt;/style&gt;&lt;/DisplayText&gt;&lt;record&gt;&lt;rec-number&gt;37263&lt;/rec-number&gt;&lt;foreign-keys&gt;&lt;key app="EN" db-id="r5ret2dtz5zsdced22nvf9tg0rrv0trsv2w9" timestamp="1630880599"&gt;37263&lt;/key&gt;&lt;/foreign-keys&gt;&lt;ref-type name="Journal Article"&gt;17&lt;/ref-type&gt;&lt;contributors&gt;&lt;authors&gt;&lt;author&gt;de Oliveira, L. H.&lt;/author&gt;&lt;author&gt;Meneguin, J. G.&lt;/author&gt;&lt;author&gt;Pereira, M. V.&lt;/author&gt;&lt;author&gt;do Nascimento, J. F.&lt;/author&gt;&lt;author&gt;Arroyo, P. A.&lt;/author&gt;&lt;/authors&gt;&lt;/contributors&gt;&lt;titles&gt;&lt;title&gt;Adsorption of hydrogen sulfide, carbon dioxide, methane, and their mixtures on activated carbon&lt;/title&gt;&lt;secondary-title&gt;Chemical Engineering Communications&lt;/secondary-title&gt;&lt;/titles&gt;&lt;periodical&gt;&lt;full-title&gt;Chemical Engineering Communications&lt;/full-title&gt;&lt;abbr-1&gt;Chem. Eng. Commun.&lt;/abbr-1&gt;&lt;abbr-2&gt;Chem Eng Commun&lt;/abbr-2&gt;&lt;/periodical&gt;&lt;pages&gt;1533-1553&lt;/pages&gt;&lt;volume&gt;206&lt;/volume&gt;&lt;number&gt;11&lt;/number&gt;&lt;section&gt;1533&lt;/section&gt;&lt;dates&gt;&lt;year&gt;2019&lt;/year&gt;&lt;/dates&gt;&lt;isbn&gt;0098-6445&amp;#xD;1563-5201&lt;/isbn&gt;&lt;urls&gt;&lt;/urls&gt;&lt;electronic-resource-num&gt;10.1080/00986445.2019.1601627&lt;/electronic-resource-num&gt;&lt;/record&gt;&lt;/Cite&gt;&lt;/EndNote&gt;</w:instrText>
      </w:r>
      <w:r w:rsidR="00763122">
        <w:fldChar w:fldCharType="separate"/>
      </w:r>
      <w:r w:rsidR="00763122" w:rsidRPr="00763122">
        <w:rPr>
          <w:noProof/>
          <w:vertAlign w:val="superscript"/>
        </w:rPr>
        <w:t>41</w:t>
      </w:r>
      <w:r w:rsidR="00763122">
        <w:fldChar w:fldCharType="end"/>
      </w:r>
    </w:p>
    <w:p w14:paraId="0FE17414" w14:textId="101A5281" w:rsidR="00EB52BE" w:rsidRDefault="00EB52BE" w:rsidP="00AE5072">
      <w:r>
        <w:t xml:space="preserve">42. </w:t>
      </w:r>
      <w:r>
        <w:fldChar w:fldCharType="begin"/>
      </w:r>
      <w:r>
        <w:instrText xml:space="preserve"> ADDIN EN.CITE &lt;EndNote&gt;&lt;Cite&gt;&lt;Author&gt;Attia&lt;/Author&gt;&lt;Year&gt;2020&lt;/Year&gt;&lt;RecNum&gt;37251&lt;/RecNum&gt;&lt;DisplayText&gt;&lt;style face="superscript"&gt;42&lt;/style&gt;&lt;/DisplayText&gt;&lt;record&gt;&lt;rec-number&gt;37251&lt;/rec-number&gt;&lt;foreign-keys&gt;&lt;key app="EN" db-id="r5ret2dtz5zsdced22nvf9tg0rrv0trsv2w9" timestamp="1630880560"&gt;37251&lt;/key&gt;&lt;/foreign-keys&gt;&lt;ref-type name="Journal Article"&gt;17&lt;/ref-type&gt;&lt;contributors&gt;&lt;authors&gt;&lt;author&gt;Attia, Nour F.&lt;/author&gt;&lt;author&gt;Jung, Minji&lt;/author&gt;&lt;author&gt;Park, Jaewoo&lt;/author&gt;&lt;author&gt;Jang, Haenam&lt;/author&gt;&lt;author&gt;Lee, Kiyoung&lt;/author&gt;&lt;author&gt;Oh, Hyunchul&lt;/author&gt;&lt;/authors&gt;&lt;/contributors&gt;&lt;titles&gt;&lt;title&gt;Flexible nanoporous activated carbon cloth for achieving high H2, CH4, and CO2 storage capacities and selective CO2/CH4 separation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79&lt;/volume&gt;&lt;section&gt;122367&lt;/section&gt;&lt;dates&gt;&lt;year&gt;2020&lt;/year&gt;&lt;/dates&gt;&lt;isbn&gt;13858947&lt;/isbn&gt;&lt;urls&gt;&lt;/urls&gt;&lt;electronic-resource-num&gt;10.1016/j.cej.2019.122367&lt;/electronic-resource-num&gt;&lt;/record&gt;&lt;/Cite&gt;&lt;/EndNote&gt;</w:instrText>
      </w:r>
      <w:r>
        <w:fldChar w:fldCharType="separate"/>
      </w:r>
      <w:r w:rsidRPr="00EB52BE">
        <w:rPr>
          <w:noProof/>
          <w:vertAlign w:val="superscript"/>
        </w:rPr>
        <w:t>42</w:t>
      </w:r>
      <w:r>
        <w:fldChar w:fldCharType="end"/>
      </w:r>
    </w:p>
    <w:p w14:paraId="5CDBDBA1" w14:textId="5771953C" w:rsidR="00EB52BE" w:rsidRDefault="00E0780A" w:rsidP="00AE5072">
      <w:r>
        <w:t xml:space="preserve">43. </w:t>
      </w:r>
      <w:r w:rsidR="0046073E">
        <w:fldChar w:fldCharType="begin"/>
      </w:r>
      <w:r w:rsidR="0046073E">
        <w:instrText xml:space="preserve"> ADDIN EN.CITE &lt;EndNote&gt;&lt;Cite&gt;&lt;Author&gt;Tang&lt;/Author&gt;&lt;Year&gt;2020&lt;/Year&gt;&lt;RecNum&gt;37252&lt;/RecNum&gt;&lt;DisplayText&gt;&lt;style face="superscript"&gt;43&lt;/style&gt;&lt;/DisplayText&gt;&lt;record&gt;&lt;rec-number&gt;37252&lt;/rec-number&gt;&lt;foreign-keys&gt;&lt;key app="EN" db-id="r5ret2dtz5zsdced22nvf9tg0rrv0trsv2w9" timestamp="1630880562"&gt;37252&lt;/key&gt;&lt;/foreign-keys&gt;&lt;ref-type name="Journal Article"&gt;17&lt;/ref-type&gt;&lt;contributors&gt;&lt;authors&gt;&lt;author&gt;Tang, Riling&lt;/author&gt;&lt;author&gt;Dai, Qiongbin&lt;/author&gt;&lt;author&gt;Liang, Wanwen&lt;/author&gt;&lt;author&gt;Wu, Ying&lt;/author&gt;&lt;author&gt;Zhou, Xin&lt;/author&gt;&lt;author&gt;Pan, Hongyan&lt;/author&gt;&lt;author&gt;Li, Zhong&lt;/author&gt;&lt;/authors&gt;&lt;/contributors&gt;&lt;titles&gt;&lt;title&gt;Synthesis of novel particle rice-based carbon materials and its excellent CH4/N2 adsorption selectivity for methane enrichment from Low-rank natural ga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84&lt;/volume&gt;&lt;section&gt;123388&lt;/section&gt;&lt;dates&gt;&lt;year&gt;2020&lt;/year&gt;&lt;/dates&gt;&lt;isbn&gt;13858947&lt;/isbn&gt;&lt;urls&gt;&lt;/urls&gt;&lt;electronic-resource-num&gt;10.1016/j.cej.2019.123388&lt;/electronic-resource-num&gt;&lt;/record&gt;&lt;/Cite&gt;&lt;/EndNote&gt;</w:instrText>
      </w:r>
      <w:r w:rsidR="0046073E">
        <w:fldChar w:fldCharType="separate"/>
      </w:r>
      <w:r w:rsidR="0046073E" w:rsidRPr="0046073E">
        <w:rPr>
          <w:noProof/>
          <w:vertAlign w:val="superscript"/>
        </w:rPr>
        <w:t>43</w:t>
      </w:r>
      <w:r w:rsidR="0046073E">
        <w:fldChar w:fldCharType="end"/>
      </w:r>
    </w:p>
    <w:p w14:paraId="3B770CB8" w14:textId="780E516B" w:rsidR="00C47DB5" w:rsidRDefault="00C47DB5" w:rsidP="00AE5072">
      <w:r>
        <w:t xml:space="preserve">44. </w:t>
      </w:r>
      <w:r>
        <w:fldChar w:fldCharType="begin"/>
      </w:r>
      <w:r>
        <w:instrText xml:space="preserve"> ADDIN EN.CITE &lt;EndNote&gt;&lt;Cite&gt;&lt;Author&gt;Banisheykholeslami&lt;/Author&gt;&lt;Year&gt;2015&lt;/Year&gt;&lt;RecNum&gt;37282&lt;/RecNum&gt;&lt;DisplayText&gt;&lt;style face="superscript"&gt;44&lt;/style&gt;&lt;/DisplayText&gt;&lt;record&gt;&lt;rec-number&gt;37282&lt;/rec-number&gt;&lt;foreign-keys&gt;&lt;key app="EN" db-id="r5ret2dtz5zsdced22nvf9tg0rrv0trsv2w9" timestamp="1630880702"&gt;37282&lt;/key&gt;&lt;/foreign-keys&gt;&lt;ref-type name="Journal Article"&gt;17&lt;/ref-type&gt;&lt;contributors&gt;&lt;authors&gt;&lt;author&gt;Banisheykholeslami, Fatemeh&lt;/author&gt;&lt;author&gt;Ghoreyshi, Ali Asghar&lt;/author&gt;&lt;author&gt;Mohammadi, Maedeh&lt;/author&gt;&lt;author&gt;Pirzadeh, Kasra&lt;/author&gt;&lt;/authors&gt;&lt;/contributors&gt;&lt;titles&gt;&lt;title&gt;Synthesis of a Carbon Molecular Sieve from Broom Corn Stalk via Carbon Deposition of Methane for the Selective Separation of a CO2/CH4Mixture&lt;/title&gt;&lt;secondary-title&gt;CLEAN - Soil, Air, Water&lt;/secondary-title&gt;&lt;/titles&gt;&lt;periodical&gt;&lt;full-title&gt;CLEAN - Soil, Air, Water&lt;/full-title&gt;&lt;/periodical&gt;&lt;pages&gt;1084-1092&lt;/pages&gt;&lt;volume&gt;43&lt;/volume&gt;&lt;number&gt;7&lt;/number&gt;&lt;section&gt;1084&lt;/section&gt;&lt;dates&gt;&lt;year&gt;2015&lt;/year&gt;&lt;/dates&gt;&lt;isbn&gt;18630650&lt;/isbn&gt;&lt;urls&gt;&lt;/urls&gt;&lt;electronic-resource-num&gt;10.1002/clen.201400112&lt;/electronic-resource-num&gt;&lt;/record&gt;&lt;/Cite&gt;&lt;/EndNote&gt;</w:instrText>
      </w:r>
      <w:r>
        <w:fldChar w:fldCharType="separate"/>
      </w:r>
      <w:r w:rsidRPr="00C47DB5">
        <w:rPr>
          <w:noProof/>
          <w:vertAlign w:val="superscript"/>
        </w:rPr>
        <w:t>44</w:t>
      </w:r>
      <w:r>
        <w:fldChar w:fldCharType="end"/>
      </w:r>
    </w:p>
    <w:p w14:paraId="58566F54" w14:textId="7ABEA6CF" w:rsidR="00FD4BB4" w:rsidRDefault="00FD4BB4" w:rsidP="00AE5072">
      <w:r>
        <w:t xml:space="preserve">45. </w:t>
      </w:r>
      <w:r>
        <w:fldChar w:fldCharType="begin"/>
      </w:r>
      <w:r>
        <w:instrText xml:space="preserve"> ADDIN EN.CITE &lt;EndNote&gt;&lt;Cite&gt;&lt;Author&gt;Peredo-Mancilla&lt;/Author&gt;&lt;Year&gt;2018&lt;/Year&gt;&lt;RecNum&gt;37285&lt;/RecNum&gt;&lt;DisplayText&gt;&lt;style face="superscript"&gt;45&lt;/style&gt;&lt;/DisplayText&gt;&lt;record&gt;&lt;rec-number&gt;37285&lt;/rec-number&gt;&lt;foreign-keys&gt;&lt;key app="EN" db-id="r5ret2dtz5zsdced22nvf9tg0rrv0trsv2w9" timestamp="1630880713"&gt;37285&lt;/key&gt;&lt;/foreign-keys&gt;&lt;ref-type name="Journal Article"&gt;17&lt;/ref-type&gt;&lt;contributors&gt;&lt;authors&gt;&lt;author&gt;Peredo-Mancilla, Deneb&lt;/author&gt;&lt;author&gt;Ghouma, Imen&lt;/author&gt;&lt;author&gt;Hort, Cecile&lt;/author&gt;&lt;author&gt;Matei Ghimbeu, Camelia&lt;/author&gt;&lt;author&gt;Jeguirim, Mejdi&lt;/author&gt;&lt;author&gt;Bessieres, David&lt;/author&gt;&lt;/authors&gt;&lt;/contributors&gt;&lt;titles&gt;&lt;title&gt;CO2 and CH4 Adsorption Behavior of Biomass-Based Activated Carbons&lt;/title&gt;&lt;secondary-title&gt;Energies&lt;/secondary-title&gt;&lt;/titles&gt;&lt;periodical&gt;&lt;full-title&gt;Energies&lt;/full-title&gt;&lt;/periodical&gt;&lt;volume&gt;11&lt;/volume&gt;&lt;number&gt;11&lt;/number&gt;&lt;section&gt;3136&lt;/section&gt;&lt;dates&gt;&lt;year&gt;2018&lt;/year&gt;&lt;/dates&gt;&lt;isbn&gt;1996-1073&lt;/isbn&gt;&lt;urls&gt;&lt;/urls&gt;&lt;electronic-resource-num&gt;10.3390/en11113136&lt;/electronic-resource-num&gt;&lt;/record&gt;&lt;/Cite&gt;&lt;/EndNote&gt;</w:instrText>
      </w:r>
      <w:r>
        <w:fldChar w:fldCharType="separate"/>
      </w:r>
      <w:r w:rsidRPr="00FD4BB4">
        <w:rPr>
          <w:noProof/>
          <w:vertAlign w:val="superscript"/>
        </w:rPr>
        <w:t>45</w:t>
      </w:r>
      <w:r>
        <w:fldChar w:fldCharType="end"/>
      </w:r>
    </w:p>
    <w:p w14:paraId="7F124F80" w14:textId="0D8701D2" w:rsidR="00FD4BB4" w:rsidRDefault="00FD4BB4" w:rsidP="00AE5072">
      <w:r>
        <w:t xml:space="preserve">46. </w:t>
      </w:r>
      <w:r w:rsidR="008826BE">
        <w:fldChar w:fldCharType="begin"/>
      </w:r>
      <w:r w:rsidR="008826BE">
        <w:instrText xml:space="preserve"> ADDIN EN.CITE &lt;EndNote&gt;&lt;Cite&gt;&lt;Author&gt;Li&lt;/Author&gt;&lt;Year&gt;2020&lt;/Year&gt;&lt;RecNum&gt;37246&lt;/RecNum&gt;&lt;DisplayText&gt;&lt;style face="superscript"&gt;46&lt;/style&gt;&lt;/DisplayText&gt;&lt;record&gt;&lt;rec-number&gt;37246&lt;/rec-number&gt;&lt;foreign-keys&gt;&lt;key app="EN" db-id="r5ret2dtz5zsdced22nvf9tg0rrv0trsv2w9" timestamp="1630880538"&gt;37246&lt;/key&gt;&lt;/foreign-keys&gt;&lt;ref-type name="Journal Article"&gt;17&lt;/ref-type&gt;&lt;contributors&gt;&lt;authors&gt;&lt;author&gt;Li, Yao&lt;/author&gt;&lt;author&gt;Liu, Nan&lt;/author&gt;&lt;author&gt;Zhang, Tao&lt;/author&gt;&lt;author&gt;Wang, Binbin&lt;/author&gt;&lt;author&gt;Wang, Yan&lt;/author&gt;&lt;author&gt;Wang, Lanyun&lt;/author&gt;&lt;author&gt;Wei, Jianping&lt;/author&gt;&lt;/authors&gt;&lt;/contributors&gt;&lt;titles&gt;&lt;title&gt;Highly microporous nitrogen-doped carbons from anthracite for effective CO2 capture and CO2/CH4 separation&lt;/title&gt;&lt;secondary-title&gt;Energy&lt;/secondary-title&gt;&lt;/titles&gt;&lt;periodical&gt;&lt;full-title&gt;Energy&lt;/full-title&gt;&lt;/periodical&gt;&lt;volume&gt;211&lt;/volume&gt;&lt;section&gt;118561&lt;/section&gt;&lt;dates&gt;&lt;year&gt;2020&lt;/year&gt;&lt;/dates&gt;&lt;isbn&gt;03605442&lt;/isbn&gt;&lt;urls&gt;&lt;/urls&gt;&lt;electronic-resource-num&gt;10.1016/j.energy.2020.118561&lt;/electronic-resource-num&gt;&lt;/record&gt;&lt;/Cite&gt;&lt;/EndNote&gt;</w:instrText>
      </w:r>
      <w:r w:rsidR="008826BE">
        <w:fldChar w:fldCharType="separate"/>
      </w:r>
      <w:r w:rsidR="008826BE" w:rsidRPr="008826BE">
        <w:rPr>
          <w:noProof/>
          <w:vertAlign w:val="superscript"/>
        </w:rPr>
        <w:t>46</w:t>
      </w:r>
      <w:r w:rsidR="008826BE">
        <w:fldChar w:fldCharType="end"/>
      </w:r>
    </w:p>
    <w:p w14:paraId="63BC9ABC" w14:textId="25BC0355" w:rsidR="00980ED3" w:rsidRDefault="00980ED3" w:rsidP="00AE5072">
      <w:r>
        <w:t>47.</w:t>
      </w:r>
      <w:r w:rsidR="00B82926">
        <w:t xml:space="preserve"> </w:t>
      </w:r>
      <w:r w:rsidR="008826BE">
        <w:fldChar w:fldCharType="begin"/>
      </w:r>
      <w:r w:rsidR="008826BE">
        <w:instrText xml:space="preserve"> ADDIN EN.CITE &lt;EndNote&gt;&lt;Cite&gt;&lt;Author&gt;Stelitano&lt;/Author&gt;&lt;Year&gt;2018&lt;/Year&gt;&lt;RecNum&gt;37266&lt;/RecNum&gt;&lt;DisplayText&gt;&lt;style face="superscript"&gt;47&lt;/style&gt;&lt;/DisplayText&gt;&lt;record&gt;&lt;rec-number&gt;37266&lt;/rec-number&gt;&lt;foreign-keys&gt;&lt;key app="EN" db-id="r5ret2dtz5zsdced22nvf9tg0rrv0trsv2w9" timestamp="1630880630"&gt;37266&lt;/key&gt;&lt;/foreign-keys&gt;&lt;ref-type name="Journal Article"&gt;17&lt;/ref-type&gt;&lt;contributors&gt;&lt;authors&gt;&lt;author&gt;Stelitano, Sara&lt;/author&gt;&lt;author&gt;Conte, Giuseppe&lt;/author&gt;&lt;author&gt;Policicchio, Alfonso&lt;/author&gt;&lt;author&gt;Aloise, Alfredo&lt;/author&gt;&lt;author&gt;Desiderio, Giovanni&lt;/author&gt;&lt;author&gt;Agostino, Raffaele G.&lt;/author&gt;&lt;/authors&gt;&lt;/contributors&gt;&lt;titles&gt;&lt;title&gt;Low Pressure Methane Storage in Pinecone-Derived Activated Carbons&lt;/title&gt;&lt;secondary-title&gt;Energy &amp;amp; Fuels&lt;/secondary-title&gt;&lt;/titles&gt;&lt;periodical&gt;&lt;full-title&gt;Energy &amp;amp; Fuels&lt;/full-title&gt;&lt;/periodical&gt;&lt;pages&gt;10891-10897&lt;/pages&gt;&lt;volume&gt;32&lt;/volume&gt;&lt;number&gt;10&lt;/number&gt;&lt;section&gt;10891&lt;/section&gt;&lt;dates&gt;&lt;year&gt;2018&lt;/year&gt;&lt;/dates&gt;&lt;isbn&gt;0887-0624&amp;#xD;1520-5029&lt;/isbn&gt;&lt;urls&gt;&lt;/urls&gt;&lt;electronic-resource-num&gt;10.1021/acs.energyfuels.8b02627&lt;/electronic-resource-num&gt;&lt;/record&gt;&lt;/Cite&gt;&lt;/EndNote&gt;</w:instrText>
      </w:r>
      <w:r w:rsidR="008826BE">
        <w:fldChar w:fldCharType="separate"/>
      </w:r>
      <w:r w:rsidR="008826BE" w:rsidRPr="008826BE">
        <w:rPr>
          <w:noProof/>
          <w:vertAlign w:val="superscript"/>
        </w:rPr>
        <w:t>47</w:t>
      </w:r>
      <w:r w:rsidR="008826BE">
        <w:fldChar w:fldCharType="end"/>
      </w:r>
    </w:p>
    <w:p w14:paraId="5B1E672F" w14:textId="229043BD" w:rsidR="00980ED3" w:rsidRDefault="00980ED3" w:rsidP="00AE5072">
      <w:r>
        <w:lastRenderedPageBreak/>
        <w:t>48.</w:t>
      </w:r>
      <w:r w:rsidR="00B82926">
        <w:t xml:space="preserve"> </w:t>
      </w:r>
      <w:r w:rsidR="00B82926">
        <w:fldChar w:fldCharType="begin"/>
      </w:r>
      <w:r w:rsidR="008826BE">
        <w:instrText xml:space="preserve"> ADDIN EN.CITE &lt;EndNote&gt;&lt;Cite&gt;&lt;Author&gt;Guan&lt;/Author&gt;&lt;Year&gt;2011&lt;/Year&gt;&lt;RecNum&gt;37243&lt;/RecNum&gt;&lt;DisplayText&gt;&lt;style face="superscript"&gt;48&lt;/style&gt;&lt;/DisplayText&gt;&lt;record&gt;&lt;rec-number&gt;37243&lt;/rec-number&gt;&lt;foreign-keys&gt;&lt;key app="EN" db-id="r5ret2dtz5zsdced22nvf9tg0rrv0trsv2w9" timestamp="1630880528"&gt;37243&lt;/key&gt;&lt;/foreign-keys&gt;&lt;ref-type name="Journal Article"&gt;17&lt;/ref-type&gt;&lt;contributors&gt;&lt;authors&gt;&lt;author&gt;Guan, C.&lt;/author&gt;&lt;author&gt;Loo, Leslie S.&lt;/author&gt;&lt;author&gt;Wang, K.&lt;/author&gt;&lt;author&gt;Yang, C.&lt;/author&gt;&lt;/authors&gt;&lt;/contributors&gt;&lt;titles&gt;&lt;title&gt;Methane storage in carbon pellets prepared via a binderless method&lt;/title&gt;&lt;secondary-title&gt;Energy Conversion and Management&lt;/secondary-title&gt;&lt;/titles&gt;&lt;periodical&gt;&lt;full-title&gt;Energy Conversion and Management&lt;/full-title&gt;&lt;abbr-1&gt;Energy Convers. Manage.&lt;/abbr-1&gt;&lt;abbr-2&gt;Energy Convers Manage&lt;/abbr-2&gt;&lt;/periodical&gt;&lt;pages&gt;1258-1262&lt;/pages&gt;&lt;volume&gt;52&lt;/volume&gt;&lt;number&gt;2&lt;/number&gt;&lt;section&gt;1258&lt;/section&gt;&lt;dates&gt;&lt;year&gt;2011&lt;/year&gt;&lt;/dates&gt;&lt;isbn&gt;01968904&lt;/isbn&gt;&lt;urls&gt;&lt;/urls&gt;&lt;electronic-resource-num&gt;10.1016/j.enconman.2010.09.022&lt;/electronic-resource-num&gt;&lt;/record&gt;&lt;/Cite&gt;&lt;/EndNote&gt;</w:instrText>
      </w:r>
      <w:r w:rsidR="00B82926">
        <w:fldChar w:fldCharType="separate"/>
      </w:r>
      <w:r w:rsidR="008826BE" w:rsidRPr="008826BE">
        <w:rPr>
          <w:noProof/>
          <w:vertAlign w:val="superscript"/>
        </w:rPr>
        <w:t>48</w:t>
      </w:r>
      <w:r w:rsidR="00B82926">
        <w:fldChar w:fldCharType="end"/>
      </w:r>
    </w:p>
    <w:p w14:paraId="30CFAF3E" w14:textId="281D5168" w:rsidR="00980ED3" w:rsidRDefault="00980ED3" w:rsidP="00AE5072">
      <w:r>
        <w:t xml:space="preserve">49. </w:t>
      </w:r>
      <w:r w:rsidR="00686F13">
        <w:fldChar w:fldCharType="begin"/>
      </w:r>
      <w:r w:rsidR="008826BE">
        <w:instrText xml:space="preserve"> ADDIN EN.CITE &lt;EndNote&gt;&lt;Cite&gt;&lt;Author&gt;Gutlein&lt;/Author&gt;&lt;Year&gt;2015&lt;/Year&gt;&lt;RecNum&gt;37286&lt;/RecNum&gt;&lt;DisplayText&gt;&lt;style face="superscript"&gt;49&lt;/style&gt;&lt;/DisplayText&gt;&lt;record&gt;&lt;rec-number&gt;37286&lt;/rec-number&gt;&lt;foreign-keys&gt;&lt;key app="EN" db-id="r5ret2dtz5zsdced22nvf9tg0rrv0trsv2w9" timestamp="1630880718"&gt;37286&lt;/key&gt;&lt;/foreign-keys&gt;&lt;ref-type name="Journal Article"&gt;17&lt;/ref-type&gt;&lt;contributors&gt;&lt;authors&gt;&lt;author&gt;Gutlein, S.&lt;/author&gt;&lt;author&gt;Burkard, C.&lt;/author&gt;&lt;author&gt;Zeilinger, J.&lt;/author&gt;&lt;author&gt;Niedermaier, M.&lt;/author&gt;&lt;author&gt;Klumpp, M.&lt;/author&gt;&lt;author&gt;Kolb, V.&lt;/author&gt;&lt;author&gt;Jess, A.&lt;/author&gt;&lt;author&gt;Etzold, B. J.&lt;/author&gt;&lt;/authors&gt;&lt;/contributors&gt;&lt;auth-address&gt;Friedrich-Alexander-Universitat Erlangen-Nurnberg (FAU), Lehrstuhl Chemische Reaktionstechnik, Egerlandstrasse 3, 91058 Erlangen, Germany.&lt;/auth-address&gt;&lt;titles&gt;&lt;title&gt;A feasible way to remove the heat during adsorptive methane storage&lt;/title&gt;&lt;secondary-title&gt;Environ Sci Technol&lt;/secondary-title&gt;&lt;/titles&gt;&lt;periodical&gt;&lt;full-title&gt;Environmental Science and Technology&lt;/full-title&gt;&lt;abbr-1&gt;Environ. Sci. Technol.&lt;/abbr-1&gt;&lt;abbr-2&gt;Environ Sci Technol&lt;/abbr-2&gt;&lt;/periodical&gt;&lt;pages&gt;672-8&lt;/pages&gt;&lt;volume&gt;49&lt;/volume&gt;&lt;number&gt;1&lt;/number&gt;&lt;edition&gt;2014/12/09&lt;/edition&gt;&lt;keywords&gt;&lt;keyword&gt;Adsorption&lt;/keyword&gt;&lt;keyword&gt;Cold Temperature&lt;/keyword&gt;&lt;keyword&gt;Computer Simulation&lt;/keyword&gt;&lt;keyword&gt;Feasibility Studies&lt;/keyword&gt;&lt;keyword&gt;Gases/analysis/chemistry&lt;/keyword&gt;&lt;keyword&gt;*Hot Temperature&lt;/keyword&gt;&lt;keyword&gt;Methane/*analysis/chemistry&lt;/keyword&gt;&lt;keyword&gt;Reproducibility of Results&lt;/keyword&gt;&lt;/keywords&gt;&lt;dates&gt;&lt;year&gt;2015&lt;/year&gt;&lt;pub-dates&gt;&lt;date&gt;Jan 6&lt;/date&gt;&lt;/pub-dates&gt;&lt;/dates&gt;&lt;isbn&gt;1520-5851 (Electronic)&amp;#xD;0013-936X (Linking)&lt;/isbn&gt;&lt;accession-num&gt;25485691&lt;/accession-num&gt;&lt;urls&gt;&lt;related-urls&gt;&lt;url&gt;https://www.ncbi.nlm.nih.gov/pubmed/25485691&lt;/url&gt;&lt;/related-urls&gt;&lt;/urls&gt;&lt;electronic-resource-num&gt;10.1021/es504141t&lt;/electronic-resource-num&gt;&lt;/record&gt;&lt;/Cite&gt;&lt;/EndNote&gt;</w:instrText>
      </w:r>
      <w:r w:rsidR="00686F13">
        <w:fldChar w:fldCharType="separate"/>
      </w:r>
      <w:r w:rsidR="008826BE" w:rsidRPr="008826BE">
        <w:rPr>
          <w:noProof/>
          <w:vertAlign w:val="superscript"/>
        </w:rPr>
        <w:t>49</w:t>
      </w:r>
      <w:r w:rsidR="00686F13">
        <w:fldChar w:fldCharType="end"/>
      </w:r>
    </w:p>
    <w:p w14:paraId="5F4208E4" w14:textId="5E303BAB" w:rsidR="00980ED3" w:rsidRDefault="00980ED3" w:rsidP="00AE5072">
      <w:r>
        <w:t xml:space="preserve">50. </w:t>
      </w:r>
      <w:r>
        <w:fldChar w:fldCharType="begin"/>
      </w:r>
      <w:r w:rsidR="008826BE">
        <w:instrText xml:space="preserve"> ADDIN EN.CITE &lt;EndNote&gt;&lt;Cite&gt;&lt;Author&gt;Luo&lt;/Author&gt;&lt;Year&gt;2014&lt;/Year&gt;&lt;RecNum&gt;37234&lt;/RecNum&gt;&lt;DisplayText&gt;&lt;style face="superscript"&gt;50&lt;/style&gt;&lt;/DisplayText&gt;&lt;record&gt;&lt;rec-number&gt;37234&lt;/rec-number&gt;&lt;foreign-keys&gt;&lt;key app="EN" db-id="r5ret2dtz5zsdced22nvf9tg0rrv0trsv2w9" timestamp="1630880494"&gt;37234&lt;/key&gt;&lt;/foreign-keys&gt;&lt;ref-type name="Journal Article"&gt;17&lt;/ref-type&gt;&lt;contributors&gt;&lt;authors&gt;&lt;author&gt;Luo, Jingjie&lt;/author&gt;&lt;author&gt;Liu, Yuefeng&lt;/author&gt;&lt;author&gt;Sun, Wenjing&lt;/author&gt;&lt;author&gt;Jiang, Chengfa&lt;/author&gt;&lt;author&gt;Xie, Heping&lt;/author&gt;&lt;author&gt;Chu, Wei&lt;/author&gt;&lt;/authors&gt;&lt;/contributors&gt;&lt;titles&gt;&lt;title&gt;Influence of structural parameters on methane adsorption over activated carbon: Evaluation by using D–A model&lt;/title&gt;&lt;secondary-title&gt;Fuel&lt;/secondary-title&gt;&lt;/titles&gt;&lt;periodical&gt;&lt;full-title&gt;Fuel&lt;/full-title&gt;&lt;/periodical&gt;&lt;pages&gt;241-247&lt;/pages&gt;&lt;volume&gt;123&lt;/volume&gt;&lt;section&gt;241&lt;/section&gt;&lt;dates&gt;&lt;year&gt;2014&lt;/year&gt;&lt;/dates&gt;&lt;isbn&gt;00162361&lt;/isbn&gt;&lt;urls&gt;&lt;/urls&gt;&lt;electronic-resource-num&gt;10.1016/j.fuel.2014.01.053&lt;/electronic-resource-num&gt;&lt;/record&gt;&lt;/Cite&gt;&lt;/EndNote&gt;</w:instrText>
      </w:r>
      <w:r>
        <w:fldChar w:fldCharType="separate"/>
      </w:r>
      <w:r w:rsidR="008826BE" w:rsidRPr="008826BE">
        <w:rPr>
          <w:noProof/>
          <w:vertAlign w:val="superscript"/>
        </w:rPr>
        <w:t>50</w:t>
      </w:r>
      <w:r>
        <w:fldChar w:fldCharType="end"/>
      </w:r>
    </w:p>
    <w:p w14:paraId="7B6DF206" w14:textId="34167FA3" w:rsidR="006A1B52" w:rsidRDefault="006A1B52" w:rsidP="00AE5072">
      <w:r>
        <w:t xml:space="preserve">51. </w:t>
      </w:r>
      <w:r w:rsidR="001F1C8B">
        <w:fldChar w:fldCharType="begin"/>
      </w:r>
      <w:r w:rsidR="001F1C8B">
        <w:instrText xml:space="preserve"> ADDIN EN.CITE &lt;EndNote&gt;&lt;Cite&gt;&lt;Author&gt;Wu&lt;/Author&gt;&lt;Year&gt;2018&lt;/Year&gt;&lt;RecNum&gt;37236&lt;/RecNum&gt;&lt;DisplayText&gt;&lt;style face="superscript"&gt;51&lt;/style&gt;&lt;/DisplayText&gt;&lt;record&gt;&lt;rec-number&gt;37236&lt;/rec-number&gt;&lt;foreign-keys&gt;&lt;key app="EN" db-id="r5ret2dtz5zsdced22nvf9tg0rrv0trsv2w9" timestamp="1630880501"&gt;37236&lt;/key&gt;&lt;/foreign-keys&gt;&lt;ref-type name="Journal Article"&gt;17&lt;/ref-type&gt;&lt;contributors&gt;&lt;authors&gt;&lt;author&gt;Wu, Yaqi&lt;/author&gt;&lt;author&gt;Chen, Zhaoan&lt;/author&gt;&lt;author&gt;Liu, Yanan&lt;/author&gt;&lt;author&gt;Xu, Yunpeng&lt;/author&gt;&lt;author&gt;Liu, Zhongmin&lt;/author&gt;&lt;/authors&gt;&lt;/contributors&gt;&lt;titles&gt;&lt;title&gt;One step synthesis of N-doped activated carbons derived from sustainable microalgae-NaAlg composites for CO2 and CH4 adsorption&lt;/title&gt;&lt;secondary-title&gt;Fuel&lt;/secondary-title&gt;&lt;/titles&gt;&lt;periodical&gt;&lt;full-title&gt;Fuel&lt;/full-title&gt;&lt;/periodical&gt;&lt;pages&gt;574-581&lt;/pages&gt;&lt;volume&gt;233&lt;/volume&gt;&lt;section&gt;574&lt;/section&gt;&lt;dates&gt;&lt;year&gt;2018&lt;/year&gt;&lt;/dates&gt;&lt;isbn&gt;00162361&lt;/isbn&gt;&lt;urls&gt;&lt;/urls&gt;&lt;electronic-resource-num&gt;10.1016/j.fuel.2018.06.094&lt;/electronic-resource-num&gt;&lt;/record&gt;&lt;/Cite&gt;&lt;/EndNote&gt;</w:instrText>
      </w:r>
      <w:r w:rsidR="001F1C8B">
        <w:fldChar w:fldCharType="separate"/>
      </w:r>
      <w:r w:rsidR="001F1C8B" w:rsidRPr="001F1C8B">
        <w:rPr>
          <w:noProof/>
          <w:vertAlign w:val="superscript"/>
        </w:rPr>
        <w:t>51</w:t>
      </w:r>
      <w:r w:rsidR="001F1C8B">
        <w:fldChar w:fldCharType="end"/>
      </w:r>
    </w:p>
    <w:p w14:paraId="5E2B6089" w14:textId="084B1796" w:rsidR="001F1C8B" w:rsidRDefault="001F1C8B" w:rsidP="00AE5072">
      <w:r>
        <w:t xml:space="preserve">52. </w:t>
      </w:r>
      <w:r w:rsidR="0073439B">
        <w:fldChar w:fldCharType="begin"/>
      </w:r>
      <w:r w:rsidR="0073439B">
        <w:instrText xml:space="preserve"> ADDIN EN.CITE &lt;EndNote&gt;&lt;Cite&gt;&lt;Author&gt;Álvarez-Gutiérrez&lt;/Author&gt;&lt;Year&gt;2016&lt;/Year&gt;&lt;RecNum&gt;37308&lt;/RecNum&gt;&lt;DisplayText&gt;&lt;style face="superscript"&gt;52&lt;/style&gt;&lt;/DisplayText&gt;&lt;record&gt;&lt;rec-number&gt;37308&lt;/rec-number&gt;&lt;foreign-keys&gt;&lt;key app="EN" db-id="r5ret2dtz5zsdced22nvf9tg0rrv0trsv2w9" timestamp="1630893213"&gt;37308&lt;/key&gt;&lt;/foreign-keys&gt;&lt;ref-type name="Journal Article"&gt;17&lt;/ref-type&gt;&lt;contributors&gt;&lt;authors&gt;&lt;author&gt;Álvarez-Gutiérrez, N.&lt;/author&gt;&lt;author&gt;Gil, M. V.&lt;/author&gt;&lt;author&gt;Rubiera, F.&lt;/author&gt;&lt;author&gt;Pevida, C.&lt;/author&gt;&lt;/authors&gt;&lt;/contributors&gt;&lt;titles&gt;&lt;title&gt;Adsorption performance indicators for the CO2/CH4 separation: Application to biomass-based activated carbons&lt;/title&gt;&lt;secondary-title&gt;Fuel Processing Technology&lt;/secondary-title&gt;&lt;/titles&gt;&lt;periodical&gt;&lt;full-title&gt;Fuel Processing Technology&lt;/full-title&gt;&lt;abbr-1&gt;Fuel Process. Technol.&lt;/abbr-1&gt;&lt;abbr-2&gt;Fuel Process Technol&lt;/abbr-2&gt;&lt;/periodical&gt;&lt;pages&gt;361-369&lt;/pages&gt;&lt;volume&gt;142&lt;/volume&gt;&lt;section&gt;361&lt;/section&gt;&lt;dates&gt;&lt;year&gt;2016&lt;/year&gt;&lt;/dates&gt;&lt;isbn&gt;03783820&lt;/isbn&gt;&lt;urls&gt;&lt;/urls&gt;&lt;electronic-resource-num&gt;10.1016/j.fuproc.2015.10.038&lt;/electronic-resource-num&gt;&lt;/record&gt;&lt;/Cite&gt;&lt;/EndNote&gt;</w:instrText>
      </w:r>
      <w:r w:rsidR="0073439B">
        <w:fldChar w:fldCharType="separate"/>
      </w:r>
      <w:r w:rsidR="0073439B" w:rsidRPr="0073439B">
        <w:rPr>
          <w:noProof/>
          <w:vertAlign w:val="superscript"/>
        </w:rPr>
        <w:t>52</w:t>
      </w:r>
      <w:r w:rsidR="0073439B">
        <w:fldChar w:fldCharType="end"/>
      </w:r>
    </w:p>
    <w:p w14:paraId="43D47796" w14:textId="287C17A7" w:rsidR="008A1774" w:rsidRDefault="008A1774" w:rsidP="00AE5072">
      <w:r>
        <w:t xml:space="preserve">53. </w:t>
      </w:r>
      <w:r w:rsidR="00A82BE7">
        <w:fldChar w:fldCharType="begin"/>
      </w:r>
      <w:r w:rsidR="00A82BE7">
        <w:instrText xml:space="preserve"> ADDIN EN.CITE &lt;EndNote&gt;&lt;Cite&gt;&lt;Author&gt;Ke&lt;/Author&gt;&lt;Year&gt;2021&lt;/Year&gt;&lt;RecNum&gt;37267&lt;/RecNum&gt;&lt;DisplayText&gt;&lt;style face="superscript"&gt;53&lt;/style&gt;&lt;/DisplayText&gt;&lt;record&gt;&lt;rec-number&gt;37267&lt;/rec-number&gt;&lt;foreign-keys&gt;&lt;key app="EN" db-id="r5ret2dtz5zsdced22nvf9tg0rrv0trsv2w9" timestamp="1630880634"&gt;37267&lt;/key&gt;&lt;/foreign-keys&gt;&lt;ref-type name="Journal Article"&gt;17&lt;/ref-type&gt;&lt;contributors&gt;&lt;authors&gt;&lt;author&gt;Ke, Zhanfan&lt;/author&gt;&lt;author&gt;Xiao, Huiyu&lt;/author&gt;&lt;author&gt;Wen, Yijing&lt;/author&gt;&lt;author&gt;Du, Shengjun&lt;/author&gt;&lt;author&gt;Zhou, Xin&lt;/author&gt;&lt;author&gt;Xiao, Jing&lt;/author&gt;&lt;author&gt;Li, Zhong&lt;/author&gt;&lt;/authors&gt;&lt;/contributors&gt;&lt;titles&gt;&lt;title&gt;Adsorption Property of Starch-Based Microporous Carbon Materials with High Selectivity and Uptake for C1/C2/C3 Separation&lt;/title&gt;&lt;secondary-title&gt;Industrial &amp;amp; Engineering Chemistry Research&lt;/secondary-title&gt;&lt;/titles&gt;&lt;periodical&gt;&lt;full-title&gt;Industrial &amp;amp; engineering chemistry research&lt;/full-title&gt;&lt;/periodical&gt;&lt;pages&gt;4668-4676&lt;/pages&gt;&lt;volume&gt;60&lt;/volume&gt;&lt;number&gt;12&lt;/number&gt;&lt;section&gt;4668&lt;/section&gt;&lt;dates&gt;&lt;year&gt;2021&lt;/year&gt;&lt;/dates&gt;&lt;isbn&gt;0888-5885&amp;#xD;1520-5045&lt;/isbn&gt;&lt;urls&gt;&lt;/urls&gt;&lt;electronic-resource-num&gt;10.1021/acs.iecr.0c05916&lt;/electronic-resource-num&gt;&lt;/record&gt;&lt;/Cite&gt;&lt;/EndNote&gt;</w:instrText>
      </w:r>
      <w:r w:rsidR="00A82BE7">
        <w:fldChar w:fldCharType="separate"/>
      </w:r>
      <w:r w:rsidR="00A82BE7" w:rsidRPr="00A82BE7">
        <w:rPr>
          <w:noProof/>
          <w:vertAlign w:val="superscript"/>
        </w:rPr>
        <w:t>53</w:t>
      </w:r>
      <w:r w:rsidR="00A82BE7">
        <w:fldChar w:fldCharType="end"/>
      </w:r>
    </w:p>
    <w:p w14:paraId="3BA4185E" w14:textId="3E0A32F6" w:rsidR="00A82BE7" w:rsidRDefault="00A82BE7" w:rsidP="00AE5072">
      <w:r>
        <w:t xml:space="preserve">54. </w:t>
      </w:r>
      <w:r>
        <w:fldChar w:fldCharType="begin"/>
      </w:r>
      <w:r>
        <w:instrText xml:space="preserve"> ADDIN EN.CITE &lt;EndNote&gt;&lt;Cite&gt;&lt;Author&gt;Yang&lt;/Author&gt;&lt;Year&gt;2014&lt;/Year&gt;&lt;RecNum&gt;37264&lt;/RecNum&gt;&lt;DisplayText&gt;&lt;style face="superscript"&gt;54&lt;/style&gt;&lt;/DisplayText&gt;&lt;record&gt;&lt;rec-number&gt;37264&lt;/rec-number&gt;&lt;foreign-keys&gt;&lt;key app="EN" db-id="r5ret2dtz5zsdced22nvf9tg0rrv0trsv2w9" timestamp="1630880602"&gt;37264&lt;/key&gt;&lt;/foreign-keys&gt;&lt;ref-type name="Journal Article"&gt;17&lt;/ref-type&gt;&lt;contributors&gt;&lt;authors&gt;&lt;author&gt;Yang, Wen&lt;/author&gt;&lt;author&gt;Feng, Yanyan&lt;/author&gt;&lt;author&gt;Chu, Wei&lt;/author&gt;&lt;/authors&gt;&lt;/contributors&gt;&lt;titles&gt;&lt;title&gt;Comparative Study of Textural Characteristics on Methane Adsorption for Carbon Spheres Produced by CO2Activation&lt;/title&gt;&lt;secondary-title&gt;International Journal of Chemical Engineering&lt;/secondary-title&gt;&lt;/titles&gt;&lt;periodical&gt;&lt;full-title&gt;International Journal of Chemical Engineering&lt;/full-title&gt;&lt;/periodical&gt;&lt;pages&gt;1-7&lt;/pages&gt;&lt;volume&gt;2014&lt;/volume&gt;&lt;section&gt;1&lt;/section&gt;&lt;dates&gt;&lt;year&gt;2014&lt;/year&gt;&lt;/dates&gt;&lt;isbn&gt;1687-806X&amp;#xD;1687-8078&lt;/isbn&gt;&lt;urls&gt;&lt;/urls&gt;&lt;electronic-resource-num&gt;10.1155/2014/916913&lt;/electronic-resource-num&gt;&lt;/record&gt;&lt;/Cite&gt;&lt;/EndNote&gt;</w:instrText>
      </w:r>
      <w:r>
        <w:fldChar w:fldCharType="separate"/>
      </w:r>
      <w:r w:rsidRPr="00A82BE7">
        <w:rPr>
          <w:noProof/>
          <w:vertAlign w:val="superscript"/>
        </w:rPr>
        <w:t>54</w:t>
      </w:r>
      <w:r>
        <w:fldChar w:fldCharType="end"/>
      </w:r>
    </w:p>
    <w:p w14:paraId="2851DC1D" w14:textId="4F9F2909" w:rsidR="00A82BE7" w:rsidRDefault="00A82BE7" w:rsidP="00AE5072">
      <w:r>
        <w:t xml:space="preserve">55. </w:t>
      </w:r>
      <w:r w:rsidR="008279D9">
        <w:fldChar w:fldCharType="begin"/>
      </w:r>
      <w:r w:rsidR="008279D9">
        <w:instrText xml:space="preserve"> ADDIN EN.CITE &lt;EndNote&gt;&lt;Cite&gt;&lt;Author&gt;Conte&lt;/Author&gt;&lt;Year&gt;2020&lt;/Year&gt;&lt;RecNum&gt;37241&lt;/RecNum&gt;&lt;DisplayText&gt;&lt;style face="superscript"&gt;55&lt;/style&gt;&lt;/DisplayText&gt;&lt;record&gt;&lt;rec-number&gt;37241&lt;/rec-number&gt;&lt;foreign-keys&gt;&lt;key app="EN" db-id="r5ret2dtz5zsdced22nvf9tg0rrv0trsv2w9" timestamp="1630880521"&gt;37241&lt;/key&gt;&lt;/foreign-keys&gt;&lt;ref-type name="Journal Article"&gt;17&lt;/ref-type&gt;&lt;contributors&gt;&lt;authors&gt;&lt;author&gt;Conte, Giuseppe&lt;/author&gt;&lt;author&gt;Stelitano, Sara&lt;/author&gt;&lt;author&gt;Policicchio, Alfonso&lt;/author&gt;&lt;author&gt;Minuto, Francesco Demetrio&lt;/author&gt;&lt;author&gt;Lazzaroli, Victor&lt;/author&gt;&lt;author&gt;Galiano, Francesco&lt;/author&gt;&lt;author&gt;Agostino, Raffaele G.&lt;/author&gt;&lt;/authors&gt;&lt;/contributors&gt;&lt;titles&gt;&lt;title&gt;Assessment of activated carbon fibers from commercial Kevlar® as nanostructured material for gas storage: Effect of activation procedure and adsorption of CO2 and CH4&lt;/title&gt;&lt;secondary-title&gt;Journal of Analytical and Applied Pyrolysis&lt;/secondary-title&gt;&lt;/titles&gt;&lt;periodical&gt;&lt;full-title&gt;Journal of Analytical and Applied Pyrolysis&lt;/full-title&gt;&lt;abbr-1&gt;J. Anal. Appl. Pyrolysis&lt;/abbr-1&gt;&lt;abbr-2&gt;J Anal Appl Pyrolysis&lt;/abbr-2&gt;&lt;/periodical&gt;&lt;volume&gt;152&lt;/volume&gt;&lt;section&gt;104974&lt;/section&gt;&lt;dates&gt;&lt;year&gt;2020&lt;/year&gt;&lt;/dates&gt;&lt;isbn&gt;01652370&lt;/isbn&gt;&lt;urls&gt;&lt;/urls&gt;&lt;electronic-resource-num&gt;10.1016/j.jaap.2020.104974&lt;/electronic-resource-num&gt;&lt;/record&gt;&lt;/Cite&gt;&lt;/EndNote&gt;</w:instrText>
      </w:r>
      <w:r w:rsidR="008279D9">
        <w:fldChar w:fldCharType="separate"/>
      </w:r>
      <w:r w:rsidR="008279D9" w:rsidRPr="008279D9">
        <w:rPr>
          <w:noProof/>
          <w:vertAlign w:val="superscript"/>
        </w:rPr>
        <w:t>55</w:t>
      </w:r>
      <w:r w:rsidR="008279D9">
        <w:fldChar w:fldCharType="end"/>
      </w:r>
    </w:p>
    <w:p w14:paraId="27F612A4" w14:textId="2759C6EB" w:rsidR="008279D9" w:rsidRDefault="008279D9" w:rsidP="00AE5072">
      <w:r>
        <w:t xml:space="preserve">56. </w:t>
      </w:r>
      <w:r>
        <w:fldChar w:fldCharType="begin"/>
      </w:r>
      <w:r w:rsidR="00273FF1">
        <w:instrText xml:space="preserve"> ADDIN EN.CITE &lt;EndNote&gt;&lt;Cite&gt;&lt;Author&gt;Lee&lt;/Author&gt;&lt;Year&gt;2007&lt;/Year&gt;&lt;RecNum&gt;37290&lt;/RecNum&gt;&lt;DisplayText&gt;&lt;style face="superscript"&gt;56&lt;/style&gt;&lt;/DisplayText&gt;&lt;record&gt;&lt;rec-number&gt;37290&lt;/rec-number&gt;&lt;foreign-keys&gt;&lt;key app="EN" db-id="r5ret2dtz5zsdced22nvf9tg0rrv0trsv2w9" timestamp="1630880728"&gt;37290&lt;/key&gt;&lt;/foreign-keys&gt;&lt;ref-type name="Journal Article"&gt;17&lt;/ref-type&gt;&lt;contributors&gt;&lt;authors&gt;&lt;author&gt;Jae-Wook Lee&lt;/author&gt;&lt;author&gt;M. S. Balathanigaimani&lt;/author&gt;&lt;author&gt;Hyun-Chul Kang&lt;/author&gt;&lt;author&gt;Wang-Geun Shim&lt;/author&gt;&lt;author&gt;Chan Kim&lt;/author&gt;&lt;author&gt;Hee Moon&lt;/author&gt;&lt;/authors&gt;&lt;/contributors&gt;&lt;titles&gt;&lt;title&gt;Methane Storage on Phenol-Based Activated Carbons at (293.15, 303.15, and 313.15) K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dates&gt;&lt;year&gt;2007&lt;/year&gt;&lt;/dates&gt;&lt;urls&gt;&lt;/urls&gt;&lt;/record&gt;&lt;/Cite&gt;&lt;/EndNote&gt;</w:instrText>
      </w:r>
      <w:r>
        <w:fldChar w:fldCharType="separate"/>
      </w:r>
      <w:r w:rsidRPr="008279D9">
        <w:rPr>
          <w:noProof/>
          <w:vertAlign w:val="superscript"/>
        </w:rPr>
        <w:t>56</w:t>
      </w:r>
      <w:r>
        <w:fldChar w:fldCharType="end"/>
      </w:r>
    </w:p>
    <w:p w14:paraId="50406BA7" w14:textId="584F8C08" w:rsidR="008279D9" w:rsidRDefault="008279D9" w:rsidP="00AE5072">
      <w:r>
        <w:t xml:space="preserve">57. </w:t>
      </w:r>
      <w:r>
        <w:fldChar w:fldCharType="begin"/>
      </w:r>
      <w:r w:rsidR="00273FF1">
        <w:instrText xml:space="preserve"> ADDIN EN.CITE &lt;EndNote&gt;&lt;Cite&gt;&lt;Author&gt;Rahman&lt;/Author&gt;&lt;Year&gt;2010&lt;/Year&gt;&lt;RecNum&gt;37291&lt;/RecNum&gt;&lt;DisplayText&gt;&lt;style face="superscript"&gt;57&lt;/style&gt;&lt;/DisplayText&gt;&lt;record&gt;&lt;rec-number&gt;37291&lt;/rec-number&gt;&lt;foreign-keys&gt;&lt;key app="EN" db-id="r5ret2dtz5zsdced22nvf9tg0rrv0trsv2w9" timestamp="1630880729"&gt;37291&lt;/key&gt;&lt;/foreign-keys&gt;&lt;ref-type name="Journal Article"&gt;17&lt;/ref-type&gt;&lt;contributors&gt;&lt;authors&gt;&lt;author&gt;Kazi Afzalur Rahman&lt;/author&gt;&lt;author&gt;Wai Soong Loh&lt;/author&gt;&lt;author&gt;Hideharu Yanagi&lt;/author&gt;&lt;author&gt;Anutosh Chakraborty&lt;/author&gt;&lt;author&gt;Bidyut Baran Saha&lt;/author&gt;&lt;author&gt;Won Gee Chun&lt;/author&gt;&lt;author&gt;Kim Choon Ng&lt;/author&gt;&lt;/authors&gt;&lt;/contributors&gt;&lt;titles&gt;&lt;title&gt;Experimental Adsorption Isotherm of Methane onto Activated Carbon at Suband Supercritical Temperature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dates&gt;&lt;year&gt;2010&lt;/year&gt;&lt;/dates&gt;&lt;urls&gt;&lt;/urls&gt;&lt;/record&gt;&lt;/Cite&gt;&lt;/EndNote&gt;</w:instrText>
      </w:r>
      <w:r>
        <w:fldChar w:fldCharType="separate"/>
      </w:r>
      <w:r w:rsidRPr="008279D9">
        <w:rPr>
          <w:noProof/>
          <w:vertAlign w:val="superscript"/>
        </w:rPr>
        <w:t>57</w:t>
      </w:r>
      <w:r>
        <w:fldChar w:fldCharType="end"/>
      </w:r>
    </w:p>
    <w:p w14:paraId="5A6FD6EF" w14:textId="7BBDE9CD" w:rsidR="008279D9" w:rsidRDefault="008279D9" w:rsidP="00AE5072">
      <w:r>
        <w:t xml:space="preserve">58. </w:t>
      </w:r>
      <w:r>
        <w:fldChar w:fldCharType="begin"/>
      </w:r>
      <w:r>
        <w:instrText xml:space="preserve"> ADDIN EN.CITE &lt;EndNote&gt;&lt;Cite&gt;&lt;Author&gt;Mu&lt;/Author&gt;&lt;Year&gt;2011&lt;/Year&gt;&lt;RecNum&gt;37292&lt;/RecNum&gt;&lt;DisplayText&gt;&lt;style face="superscript"&gt;58&lt;/style&gt;&lt;/DisplayText&gt;&lt;record&gt;&lt;rec-number&gt;37292&lt;/rec-number&gt;&lt;foreign-keys&gt;&lt;key app="EN" db-id="r5ret2dtz5zsdced22nvf9tg0rrv0trsv2w9" timestamp="1630880732"&gt;37292&lt;/key&gt;&lt;/foreign-keys&gt;&lt;ref-type name="Journal Article"&gt;17&lt;/ref-type&gt;&lt;contributors&gt;&lt;authors&gt;&lt;author&gt;Mu, Bin&lt;/author&gt;&lt;author&gt;Walton, Krista S.&lt;/author&gt;&lt;/authors&gt;&lt;/contributors&gt;&lt;titles&gt;&lt;title&gt;High-Pressure Adsorption Equilibrium of CO2, CH4, and CO on an Impregnated Activated Carbon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390-397&lt;/pages&gt;&lt;volume&gt;56&lt;/volume&gt;&lt;number&gt;3&lt;/number&gt;&lt;section&gt;390&lt;/section&gt;&lt;dates&gt;&lt;year&gt;2011&lt;/year&gt;&lt;/dates&gt;&lt;isbn&gt;0021-9568&amp;#xD;1520-5134&lt;/isbn&gt;&lt;urls&gt;&lt;/urls&gt;&lt;electronic-resource-num&gt;10.1021/je1007668&lt;/electronic-resource-num&gt;&lt;/record&gt;&lt;/Cite&gt;&lt;/EndNote&gt;</w:instrText>
      </w:r>
      <w:r>
        <w:fldChar w:fldCharType="separate"/>
      </w:r>
      <w:r w:rsidRPr="008279D9">
        <w:rPr>
          <w:noProof/>
          <w:vertAlign w:val="superscript"/>
        </w:rPr>
        <w:t>58</w:t>
      </w:r>
      <w:r>
        <w:fldChar w:fldCharType="end"/>
      </w:r>
    </w:p>
    <w:p w14:paraId="3FBF49AB" w14:textId="6DE1F31A" w:rsidR="008279D9" w:rsidRDefault="008279D9" w:rsidP="00AE5072">
      <w:r>
        <w:t xml:space="preserve">59. </w:t>
      </w:r>
      <w:r w:rsidR="0043219C">
        <w:fldChar w:fldCharType="begin"/>
      </w:r>
      <w:r w:rsidR="0043219C">
        <w:instrText xml:space="preserve"> ADDIN EN.CITE &lt;EndNote&gt;&lt;Cite&gt;&lt;Author&gt;Wu&lt;/Author&gt;&lt;Year&gt;2015&lt;/Year&gt;&lt;RecNum&gt;37269&lt;/RecNum&gt;&lt;DisplayText&gt;&lt;style face="superscript"&gt;59&lt;/style&gt;&lt;/DisplayText&gt;&lt;record&gt;&lt;rec-number&gt;37269&lt;/rec-number&gt;&lt;foreign-keys&gt;&lt;key app="EN" db-id="r5ret2dtz5zsdced22nvf9tg0rrv0trsv2w9" timestamp="1630880641"&gt;37269&lt;/key&gt;&lt;/foreign-keys&gt;&lt;ref-type name="Journal Article"&gt;17&lt;/ref-type&gt;&lt;contributors&gt;&lt;authors&gt;&lt;author&gt;Wu, Yi-Jiang&lt;/author&gt;&lt;author&gt;Yang, Ying&lt;/author&gt;&lt;author&gt;Kong, Xiang-Ming&lt;/author&gt;&lt;author&gt;Li, Ping&lt;/author&gt;&lt;author&gt;Yu, Jian-Guo&lt;/author&gt;&lt;author&gt;Ribeiro, Ana M.&lt;/author&gt;&lt;author&gt;Rodrigues, Alirio E.&lt;/author&gt;&lt;/authors&gt;&lt;/contributors&gt;&lt;titles&gt;&lt;title&gt;Adsorption of Pure and Binary CO2, CH4, and N2 Gas Components on Activated Carbon Bead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2684-2693&lt;/pages&gt;&lt;volume&gt;60&lt;/volume&gt;&lt;number&gt;9&lt;/number&gt;&lt;section&gt;2684&lt;/section&gt;&lt;dates&gt;&lt;year&gt;2015&lt;/year&gt;&lt;/dates&gt;&lt;isbn&gt;0021-9568&amp;#xD;1520-5134&lt;/isbn&gt;&lt;urls&gt;&lt;/urls&gt;&lt;electronic-resource-num&gt;10.1021/acs.jced.5b00321&lt;/electronic-resource-num&gt;&lt;/record&gt;&lt;/Cite&gt;&lt;/EndNote&gt;</w:instrText>
      </w:r>
      <w:r w:rsidR="0043219C">
        <w:fldChar w:fldCharType="separate"/>
      </w:r>
      <w:r w:rsidR="0043219C" w:rsidRPr="0043219C">
        <w:rPr>
          <w:noProof/>
          <w:vertAlign w:val="superscript"/>
        </w:rPr>
        <w:t>59</w:t>
      </w:r>
      <w:r w:rsidR="0043219C">
        <w:fldChar w:fldCharType="end"/>
      </w:r>
    </w:p>
    <w:p w14:paraId="103820F6" w14:textId="28254349" w:rsidR="0043219C" w:rsidRDefault="0043219C" w:rsidP="00AE5072">
      <w:r>
        <w:t xml:space="preserve">60. </w:t>
      </w:r>
      <w:r>
        <w:fldChar w:fldCharType="begin"/>
      </w:r>
      <w:r>
        <w:instrText xml:space="preserve"> ADDIN EN.CITE &lt;EndNote&gt;&lt;Cite&gt;&lt;Author&gt;Yi&lt;/Author&gt;&lt;Year&gt;2015&lt;/Year&gt;&lt;RecNum&gt;37294&lt;/RecNum&gt;&lt;DisplayText&gt;&lt;style face="superscript"&gt;60&lt;/style&gt;&lt;/DisplayText&gt;&lt;record&gt;&lt;rec-number&gt;37294&lt;/rec-number&gt;&lt;foreign-keys&gt;&lt;key app="EN" db-id="r5ret2dtz5zsdced22nvf9tg0rrv0trsv2w9" timestamp="1630880742"&gt;37294&lt;/key&gt;&lt;/foreign-keys&gt;&lt;ref-type name="Journal Article"&gt;17&lt;/ref-type&gt;&lt;contributors&gt;&lt;authors&gt;&lt;author&gt;Yi, Honghong&lt;/author&gt;&lt;author&gt;Li, Yundong&lt;/author&gt;&lt;author&gt;Tang, Xiaolong&lt;/author&gt;&lt;author&gt;Li, Fenrong&lt;/author&gt;&lt;author&gt;Li, Kai&lt;/author&gt;&lt;author&gt;Yuan, Qin&lt;/author&gt;&lt;author&gt;Sun, Xin&lt;/author&gt;&lt;/authors&gt;&lt;/contributors&gt;&lt;titles&gt;&lt;title&gt;Effect of the Adsorbent Pore Structure on the Separation of Carbon Dioxide and Methane Gas Mixtures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1388-1395&lt;/pages&gt;&lt;volume&gt;60&lt;/volume&gt;&lt;number&gt;5&lt;/number&gt;&lt;section&gt;1388&lt;/section&gt;&lt;dates&gt;&lt;year&gt;2015&lt;/year&gt;&lt;/dates&gt;&lt;isbn&gt;0021-9568&amp;#xD;1520-5134&lt;/isbn&gt;&lt;urls&gt;&lt;/urls&gt;&lt;electronic-resource-num&gt;10.1021/je501109q&lt;/electronic-resource-num&gt;&lt;/record&gt;&lt;/Cite&gt;&lt;/EndNote&gt;</w:instrText>
      </w:r>
      <w:r>
        <w:fldChar w:fldCharType="separate"/>
      </w:r>
      <w:r w:rsidRPr="0043219C">
        <w:rPr>
          <w:noProof/>
          <w:vertAlign w:val="superscript"/>
        </w:rPr>
        <w:t>60</w:t>
      </w:r>
      <w:r>
        <w:fldChar w:fldCharType="end"/>
      </w:r>
    </w:p>
    <w:p w14:paraId="38930D21" w14:textId="1D44FFB4" w:rsidR="0043219C" w:rsidRDefault="004745CE" w:rsidP="00AE5072">
      <w:r>
        <w:t xml:space="preserve">61. </w:t>
      </w:r>
      <w:r w:rsidR="00C15B57">
        <w:fldChar w:fldCharType="begin"/>
      </w:r>
      <w:r w:rsidR="00C15B57">
        <w:instrText xml:space="preserve"> ADDIN EN.CITE &lt;EndNote&gt;&lt;Cite&gt;&lt;Author&gt;Contreras&lt;/Author&gt;&lt;Year&gt;2009&lt;/Year&gt;&lt;RecNum&gt;37288&lt;/RecNum&gt;&lt;DisplayText&gt;&lt;style face="superscript"&gt;61&lt;/style&gt;&lt;/DisplayText&gt;&lt;record&gt;&lt;rec-number&gt;37288&lt;/rec-number&gt;&lt;foreign-keys&gt;&lt;key app="EN" db-id="r5ret2dtz5zsdced22nvf9tg0rrv0trsv2w9" timestamp="1630880723"&gt;37288&lt;/key&gt;&lt;/foreign-keys&gt;&lt;ref-type name="Journal Article"&gt;17&lt;/ref-type&gt;&lt;contributors&gt;&lt;authors&gt;&lt;author&gt;Contreras, M.&lt;/author&gt;&lt;author&gt;Lagos, G.&lt;/author&gt;&lt;author&gt;Escalona, N.&lt;/author&gt;&lt;author&gt;Soto-Garrido, G.&lt;/author&gt;&lt;author&gt;Radovic, L. R.&lt;/author&gt;&lt;author&gt;Garcia, R.&lt;/author&gt;&lt;/authors&gt;&lt;/contributors&gt;&lt;titles&gt;&lt;title&gt;On the methane adsorption capacity of activated carbons: in search of a correlation with adsorbent properties&lt;/title&gt;&lt;secondary-title&gt;Journal of Chemical Technology &amp;amp; Biotechnology&lt;/secondary-title&gt;&lt;/titles&gt;&lt;periodical&gt;&lt;full-title&gt;Journal of Chemical Technology &amp;amp; Biotechnology&lt;/full-title&gt;&lt;/periodical&gt;&lt;pages&gt;1736-1741&lt;/pages&gt;&lt;volume&gt;84&lt;/volume&gt;&lt;number&gt;11&lt;/number&gt;&lt;section&gt;1736&lt;/section&gt;&lt;dates&gt;&lt;year&gt;2009&lt;/year&gt;&lt;/dates&gt;&lt;isbn&gt;02682575&amp;#xD;10974660&lt;/isbn&gt;&lt;urls&gt;&lt;/urls&gt;&lt;electronic-resource-num&gt;10.1002/jctb.2239&lt;/electronic-resource-num&gt;&lt;/record&gt;&lt;/Cite&gt;&lt;/EndNote&gt;</w:instrText>
      </w:r>
      <w:r w:rsidR="00C15B57">
        <w:fldChar w:fldCharType="separate"/>
      </w:r>
      <w:r w:rsidR="00C15B57" w:rsidRPr="00C15B57">
        <w:rPr>
          <w:noProof/>
          <w:vertAlign w:val="superscript"/>
        </w:rPr>
        <w:t>61</w:t>
      </w:r>
      <w:r w:rsidR="00C15B57">
        <w:fldChar w:fldCharType="end"/>
      </w:r>
    </w:p>
    <w:p w14:paraId="7B126704" w14:textId="05903301" w:rsidR="00C15B57" w:rsidRDefault="00C15B57" w:rsidP="00AE5072">
      <w:r>
        <w:t xml:space="preserve">62. </w:t>
      </w:r>
      <w:r>
        <w:fldChar w:fldCharType="begin"/>
      </w:r>
      <w:r>
        <w:instrText xml:space="preserve"> ADDIN EN.CITE &lt;EndNote&gt;&lt;Cite&gt;&lt;Author&gt;Mirzaei&lt;/Author&gt;&lt;Year&gt;2020&lt;/Year&gt;&lt;RecNum&gt;37260&lt;/RecNum&gt;&lt;DisplayText&gt;&lt;style face="superscript"&gt;62&lt;/style&gt;&lt;/DisplayText&gt;&lt;record&gt;&lt;rec-number&gt;37260&lt;/rec-number&gt;&lt;foreign-keys&gt;&lt;key app="EN" db-id="r5ret2dtz5zsdced22nvf9tg0rrv0trsv2w9" timestamp="1630880590"&gt;37260&lt;/key&gt;&lt;/foreign-keys&gt;&lt;ref-type name="Journal Article"&gt;17&lt;/ref-type&gt;&lt;contributors&gt;&lt;authors&gt;&lt;author&gt;Mirzaei, Shohreh&lt;/author&gt;&lt;author&gt;Ahmadpour, Ali&lt;/author&gt;&lt;author&gt;Shahsavand, Akbar&lt;/author&gt;&lt;author&gt;Rashidi, Hamed&lt;/author&gt;&lt;author&gt;Arami-Niya, Arash&lt;/author&gt;&lt;/authors&gt;&lt;/contributors&gt;&lt;titles&gt;&lt;title&gt;Superior performance of modified pitch-based adsorbents for cyclic methane storage&lt;/title&gt;&lt;secondary-title&gt;Journal of Energy Storage&lt;/secondary-title&gt;&lt;/titles&gt;&lt;periodical&gt;&lt;full-title&gt;Journal of Energy Storage&lt;/full-title&gt;&lt;/periodical&gt;&lt;volume&gt;28&lt;/volume&gt;&lt;section&gt;101251&lt;/section&gt;&lt;dates&gt;&lt;year&gt;2020&lt;/year&gt;&lt;/dates&gt;&lt;isbn&gt;2352152X&lt;/isbn&gt;&lt;urls&gt;&lt;/urls&gt;&lt;electronic-resource-num&gt;10.1016/j.est.2020.101251&lt;/electronic-resource-num&gt;&lt;/record&gt;&lt;/Cite&gt;&lt;/EndNote&gt;</w:instrText>
      </w:r>
      <w:r>
        <w:fldChar w:fldCharType="separate"/>
      </w:r>
      <w:r w:rsidRPr="00C15B57">
        <w:rPr>
          <w:noProof/>
          <w:vertAlign w:val="superscript"/>
        </w:rPr>
        <w:t>62</w:t>
      </w:r>
      <w:r>
        <w:fldChar w:fldCharType="end"/>
      </w:r>
    </w:p>
    <w:p w14:paraId="08015382" w14:textId="2132E91C" w:rsidR="00E35BCB" w:rsidRDefault="00E35BCB" w:rsidP="00AE5072">
      <w:r>
        <w:t xml:space="preserve">63. </w:t>
      </w:r>
      <w:r w:rsidR="00436965">
        <w:fldChar w:fldCharType="begin"/>
      </w:r>
      <w:r w:rsidR="00436965">
        <w:instrText xml:space="preserve"> ADDIN EN.CITE &lt;EndNote&gt;&lt;Cite&gt;&lt;Author&gt;Tabatabaei Shirazani&lt;/Author&gt;&lt;Year&gt;2020&lt;/Year&gt;&lt;RecNum&gt;37259&lt;/RecNum&gt;&lt;DisplayText&gt;&lt;style face="superscript"&gt;63&lt;/style&gt;&lt;/DisplayText&gt;&lt;record&gt;&lt;rec-number&gt;37259&lt;/rec-number&gt;&lt;foreign-keys&gt;&lt;key app="EN" db-id="r5ret2dtz5zsdced22nvf9tg0rrv0trsv2w9" timestamp="1630880586"&gt;37259&lt;/key&gt;&lt;/foreign-keys&gt;&lt;ref-type name="Journal Article"&gt;17&lt;/ref-type&gt;&lt;contributors&gt;&lt;authors&gt;&lt;author&gt;Tabatabaei Shirazani, Mohammadreza&lt;/author&gt;&lt;author&gt;Bakhshi, Hamid&lt;/author&gt;&lt;author&gt;Rashidi, Alimorad&lt;/author&gt;&lt;author&gt;Taghizadeh, Majid&lt;/author&gt;&lt;/authors&gt;&lt;/contributors&gt;&lt;titles&gt;&lt;title&gt;Starch-based activated carbon micro-spheres for adsorption of methane with superior performance in ANG technology&lt;/title&gt;&lt;secondary-title&gt;Journal of Environmental Chemical Engineering&lt;/secondary-title&gt;&lt;/titles&gt;&lt;periodical&gt;&lt;full-title&gt;Journal of Environmental Chemical Engineering&lt;/full-title&gt;&lt;/periodical&gt;&lt;volume&gt;8&lt;/volume&gt;&lt;number&gt;4&lt;/number&gt;&lt;section&gt;103910&lt;/section&gt;&lt;dates&gt;&lt;year&gt;2020&lt;/year&gt;&lt;/dates&gt;&lt;isbn&gt;22133437&lt;/isbn&gt;&lt;urls&gt;&lt;/urls&gt;&lt;electronic-resource-num&gt;10.1016/j.jece.2020.103910&lt;/electronic-resource-num&gt;&lt;/record&gt;&lt;/Cite&gt;&lt;/EndNote&gt;</w:instrText>
      </w:r>
      <w:r w:rsidR="00436965">
        <w:fldChar w:fldCharType="separate"/>
      </w:r>
      <w:r w:rsidR="00436965" w:rsidRPr="00436965">
        <w:rPr>
          <w:noProof/>
          <w:vertAlign w:val="superscript"/>
        </w:rPr>
        <w:t>63</w:t>
      </w:r>
      <w:r w:rsidR="00436965">
        <w:fldChar w:fldCharType="end"/>
      </w:r>
    </w:p>
    <w:p w14:paraId="392598BC" w14:textId="402D7017" w:rsidR="00436965" w:rsidRDefault="00436965" w:rsidP="00AE5072">
      <w:r>
        <w:t xml:space="preserve">64. </w:t>
      </w:r>
      <w:r w:rsidR="00B1631C">
        <w:fldChar w:fldCharType="begin"/>
      </w:r>
      <w:r w:rsidR="00B1631C">
        <w:instrText xml:space="preserve"> ADDIN EN.CITE &lt;EndNote&gt;&lt;Cite&gt;&lt;Author&gt;Hu&lt;/Author&gt;&lt;Year&gt;2014&lt;/Year&gt;&lt;RecNum&gt;37322&lt;/RecNum&gt;&lt;DisplayText&gt;&lt;style face="superscript"&gt;64&lt;/style&gt;&lt;/DisplayText&gt;&lt;record&gt;&lt;rec-number&gt;37322&lt;/rec-number&gt;&lt;foreign-keys&gt;&lt;key app="EN" db-id="r5ret2dtz5zsdced22nvf9tg0rrv0trsv2w9" timestamp="1631030611"&gt;37322&lt;/key&gt;&lt;/foreign-keys&gt;&lt;ref-type name="Journal Article"&gt;17&lt;/ref-type&gt;&lt;contributors&gt;&lt;authors&gt;&lt;author&gt;Hu, Xin-Ming&lt;/author&gt;&lt;author&gt;Chen, Qi&lt;/author&gt;&lt;author&gt;Zhao, Yan-Chao&lt;/author&gt;&lt;author&gt;Laursen, Bo W.&lt;/author&gt;&lt;author&gt;Han, Bao-Hang&lt;/author&gt;&lt;/authors&gt;&lt;/contributors&gt;&lt;titles&gt;&lt;title&gt;Straightforward synthesis of a triazine-based porous carbon with high gas-uptake capacities&lt;/title&gt;&lt;secondary-title&gt;Journal of Materials Chemistry A&lt;/secondary-title&gt;&lt;/titles&gt;&lt;periodical&gt;&lt;full-title&gt;Journal of Materials Chemistry A&lt;/full-title&gt;&lt;/periodical&gt;&lt;volume&gt;2&lt;/volume&gt;&lt;number&gt;34&lt;/number&gt;&lt;section&gt;14201&lt;/section&gt;&lt;dates&gt;&lt;year&gt;2014&lt;/year&gt;&lt;/dates&gt;&lt;isbn&gt;2050-7488&amp;#xD;2050-7496&lt;/isbn&gt;&lt;urls&gt;&lt;/urls&gt;&lt;electronic-resource-num&gt;10.1039/c4ta02073a&lt;/electronic-resource-num&gt;&lt;/record&gt;&lt;/Cite&gt;&lt;/EndNote&gt;</w:instrText>
      </w:r>
      <w:r w:rsidR="00B1631C">
        <w:fldChar w:fldCharType="separate"/>
      </w:r>
      <w:r w:rsidR="00B1631C" w:rsidRPr="00B1631C">
        <w:rPr>
          <w:noProof/>
          <w:vertAlign w:val="superscript"/>
        </w:rPr>
        <w:t>64</w:t>
      </w:r>
      <w:r w:rsidR="00B1631C">
        <w:fldChar w:fldCharType="end"/>
      </w:r>
    </w:p>
    <w:p w14:paraId="2A31E8CA" w14:textId="2F939FDC" w:rsidR="00B1631C" w:rsidRDefault="00B1631C" w:rsidP="00AE5072">
      <w:r>
        <w:t xml:space="preserve">65. </w:t>
      </w:r>
      <w:r>
        <w:fldChar w:fldCharType="begin"/>
      </w:r>
      <w:r>
        <w:instrText xml:space="preserve"> ADDIN EN.CITE &lt;EndNote&gt;&lt;Cite&gt;&lt;Author&gt;Yuan&lt;/Author&gt;&lt;Year&gt;2016&lt;/Year&gt;&lt;RecNum&gt;37305&lt;/RecNum&gt;&lt;DisplayText&gt;&lt;style face="superscript"&gt;65&lt;/style&gt;&lt;/DisplayText&gt;&lt;record&gt;&lt;rec-number&gt;37305&lt;/rec-number&gt;&lt;foreign-keys&gt;&lt;key app="EN" db-id="r5ret2dtz5zsdced22nvf9tg0rrv0trsv2w9" timestamp="1630880803"&gt;37305&lt;/key&gt;&lt;/foreign-keys&gt;&lt;ref-type name="Journal Article"&gt;17&lt;/ref-type&gt;&lt;contributors&gt;&lt;authors&gt;&lt;author&gt;Yuan, Bin&lt;/author&gt;&lt;author&gt;Wang, Jun&lt;/author&gt;&lt;author&gt;Chen, Yingxi&lt;/author&gt;&lt;author&gt;Wu, Xiaofei&lt;/author&gt;&lt;author&gt;Luo, Hongmei&lt;/author&gt;&lt;author&gt;Deng, Shuguang&lt;/author&gt;&lt;/authors&gt;&lt;/contributors&gt;&lt;titles&gt;&lt;title&gt;Unprecedented performance of N-doped activated hydrothermal carbon towards C2H6/CH4, CO2/CH4, and CO2/H2 separation&lt;/title&gt;&lt;secondary-title&gt;Journal of Materials Chemistry A&lt;/secondary-title&gt;&lt;/titles&gt;&lt;periodical&gt;&lt;full-title&gt;Journal of Materials Chemistry A&lt;/full-title&gt;&lt;/periodical&gt;&lt;pages&gt;2263-2276&lt;/pages&gt;&lt;volume&gt;4&lt;/volume&gt;&lt;number&gt;6&lt;/number&gt;&lt;section&gt;2263&lt;/section&gt;&lt;dates&gt;&lt;year&gt;2016&lt;/year&gt;&lt;/dates&gt;&lt;isbn&gt;2050-7488&amp;#xD;2050-7496&lt;/isbn&gt;&lt;urls&gt;&lt;/urls&gt;&lt;electronic-resource-num&gt;10.1039/c5ta08436a&lt;/electronic-resource-num&gt;&lt;/record&gt;&lt;/Cite&gt;&lt;/EndNote&gt;</w:instrText>
      </w:r>
      <w:r>
        <w:fldChar w:fldCharType="separate"/>
      </w:r>
      <w:r w:rsidRPr="00B1631C">
        <w:rPr>
          <w:noProof/>
          <w:vertAlign w:val="superscript"/>
        </w:rPr>
        <w:t>65</w:t>
      </w:r>
      <w:r>
        <w:fldChar w:fldCharType="end"/>
      </w:r>
    </w:p>
    <w:p w14:paraId="4D68748B" w14:textId="195D85D1" w:rsidR="00760FBB" w:rsidRDefault="00760FBB" w:rsidP="00AE5072">
      <w:r>
        <w:t xml:space="preserve">66. </w:t>
      </w:r>
      <w:r w:rsidR="00984315">
        <w:fldChar w:fldCharType="begin"/>
      </w:r>
      <w:r w:rsidR="00273FF1">
        <w:instrText xml:space="preserve"> ADDIN EN.CITE &lt;EndNote&gt;&lt;Cite&gt;&lt;Author&gt;Balathanigaimani&lt;/Author&gt;&lt;Year&gt;2006&lt;/Year&gt;&lt;RecNum&gt;37277&lt;/RecNum&gt;&lt;DisplayText&gt;&lt;style face="superscript"&gt;66&lt;/style&gt;&lt;/DisplayText&gt;&lt;record&gt;&lt;rec-number&gt;37277&lt;/rec-number&gt;&lt;foreign-keys&gt;&lt;key app="EN" db-id="r5ret2dtz5zsdced22nvf9tg0rrv0trsv2w9" timestamp="1630880685"&gt;37277&lt;/key&gt;&lt;/foreign-keys&gt;&lt;ref-type name="Journal Article"&gt;17&lt;/ref-type&gt;&lt;contributors&gt;&lt;authors&gt;&lt;author&gt;Marriyappan  Sivagnanam Balathanigaimani&lt;/author&gt;&lt;author&gt;Hyun-Chul Kang&lt;/author&gt;&lt;author&gt;Wang-Geun  Shim&lt;/author&gt;&lt;author&gt;Chan Kim&lt;/author&gt;&lt;author&gt;Jae-Wook Lee&lt;/author&gt;&lt;author&gt;Hee Moon&lt;/author&gt;&lt;/authors&gt;&lt;/contributors&gt;&lt;titles&gt;&lt;title&gt;Preparation of powdered activated carbon from rice husk and its methane adsorption properties&lt;/title&gt;&lt;secondary-title&gt;Korean Journal of Chemical Engineering&lt;/secondary-title&gt;&lt;/titles&gt;&lt;pages&gt;663-668&lt;/pages&gt;&lt;volume&gt;23&lt;/volume&gt;&lt;number&gt;4&lt;/number&gt;&lt;dates&gt;&lt;year&gt;2006&lt;/year&gt;&lt;/dates&gt;&lt;urls&gt;&lt;/urls&gt;&lt;/record&gt;&lt;/Cite&gt;&lt;/EndNote&gt;</w:instrText>
      </w:r>
      <w:r w:rsidR="00984315">
        <w:fldChar w:fldCharType="separate"/>
      </w:r>
      <w:r w:rsidR="00984315" w:rsidRPr="00984315">
        <w:rPr>
          <w:noProof/>
          <w:vertAlign w:val="superscript"/>
        </w:rPr>
        <w:t>66</w:t>
      </w:r>
      <w:r w:rsidR="00984315">
        <w:fldChar w:fldCharType="end"/>
      </w:r>
    </w:p>
    <w:p w14:paraId="59AE7006" w14:textId="7BED14F0" w:rsidR="00984315" w:rsidRDefault="00984315" w:rsidP="00AE5072">
      <w:r>
        <w:t xml:space="preserve">67. </w:t>
      </w:r>
      <w:r w:rsidR="000D29DB">
        <w:fldChar w:fldCharType="begin"/>
      </w:r>
      <w:r w:rsidR="00273FF1">
        <w:instrText xml:space="preserve"> ADDIN EN.CITE &lt;EndNote&gt;&lt;Cite&gt;&lt;Author&gt;Solara&lt;/Author&gt;&lt;Year&gt;2008&lt;/Year&gt;&lt;RecNum&gt;37306&lt;/RecNum&gt;&lt;DisplayText&gt;&lt;style face="superscript"&gt;67&lt;/style&gt;&lt;/DisplayText&gt;&lt;record&gt;&lt;rec-number&gt;37306&lt;/rec-number&gt;&lt;foreign-keys&gt;&lt;key app="EN" db-id="r5ret2dtz5zsdced22nvf9tg0rrv0trsv2w9" timestamp="1630880806"&gt;37306&lt;/key&gt;&lt;/foreign-keys&gt;&lt;ref-type name="Journal Article"&gt;17&lt;/ref-type&gt;&lt;contributors&gt;&lt;authors&gt;&lt;author&gt;Cecilia Solara&lt;/author&gt;&lt;author&gt;Fabiana Sardellab Rochel Montero Lagoc&lt;/author&gt;&lt;author&gt;Andrea Vallonea&lt;/author&gt;&lt;author&gt;Cristina Deianab&lt;/author&gt;&lt;author&gt;Karim Sapag&lt;/author&gt;&lt;/authors&gt;&lt;/contributors&gt;&lt;titles&gt;&lt;title&gt;Natural Gas Storage in Microporous Carbon Obtained from Waste of the Olive Oil Production&lt;/title&gt;&lt;secondary-title&gt;Materials Research Bulletin&lt;/secondary-title&gt;&lt;/titles&gt;&lt;pages&gt;409-414&lt;/pages&gt;&lt;volume&gt;11&lt;/volume&gt;&lt;number&gt;4&lt;/number&gt;&lt;dates&gt;&lt;year&gt;2008&lt;/year&gt;&lt;/dates&gt;&lt;urls&gt;&lt;/urls&gt;&lt;/record&gt;&lt;/Cite&gt;&lt;/EndNote&gt;</w:instrText>
      </w:r>
      <w:r w:rsidR="000D29DB">
        <w:fldChar w:fldCharType="separate"/>
      </w:r>
      <w:r w:rsidR="000D29DB" w:rsidRPr="000D29DB">
        <w:rPr>
          <w:noProof/>
          <w:vertAlign w:val="superscript"/>
        </w:rPr>
        <w:t>67</w:t>
      </w:r>
      <w:r w:rsidR="000D29DB">
        <w:fldChar w:fldCharType="end"/>
      </w:r>
    </w:p>
    <w:p w14:paraId="619EC0BF" w14:textId="437EA618" w:rsidR="000D29DB" w:rsidRDefault="000D29DB" w:rsidP="00AE5072">
      <w:r>
        <w:t xml:space="preserve">68. </w:t>
      </w:r>
      <w:r>
        <w:fldChar w:fldCharType="begin"/>
      </w:r>
      <w:r>
        <w:instrText xml:space="preserve"> ADDIN EN.CITE &lt;EndNote&gt;&lt;Cite&gt;&lt;Author&gt;Antoniou&lt;/Author&gt;&lt;Year&gt;2014&lt;/Year&gt;&lt;RecNum&gt;37309&lt;/RecNum&gt;&lt;DisplayText&gt;&lt;style face="superscript"&gt;68&lt;/style&gt;&lt;/DisplayText&gt;&lt;record&gt;&lt;rec-number&gt;37309&lt;/rec-number&gt;&lt;foreign-keys&gt;&lt;key app="EN" db-id="r5ret2dtz5zsdced22nvf9tg0rrv0trsv2w9" timestamp="1630893220"&gt;37309&lt;/key&gt;&lt;/foreign-keys&gt;&lt;ref-type name="Journal Article"&gt;17&lt;/ref-type&gt;&lt;contributors&gt;&lt;authors&gt;&lt;author&gt;Antoniou, Myrsini K.&lt;/author&gt;&lt;author&gt;Diamanti, Evmorfia K.&lt;/author&gt;&lt;author&gt;Enotiadis, Apostolos&lt;/author&gt;&lt;author&gt;Policicchio, Alfonso&lt;/author&gt;&lt;author&gt;Dimos, Konstantinos&lt;/author&gt;&lt;author&gt;Ciuchi, Federica&lt;/author&gt;&lt;author&gt;Maccallini, Enrico&lt;/author&gt;&lt;author&gt;Gournis, Dimitrios&lt;/author&gt;&lt;author&gt;Agostino, Raffaele G.&lt;/author&gt;&lt;/authors&gt;&lt;/contributors&gt;&lt;titles&gt;&lt;title&gt;Methane storage in zeolite-like carbon materials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6-22&lt;/pages&gt;&lt;volume&gt;188&lt;/volume&gt;&lt;section&gt;16&lt;/section&gt;&lt;dates&gt;&lt;year&gt;2014&lt;/year&gt;&lt;/dates&gt;&lt;isbn&gt;13871811&lt;/isbn&gt;&lt;urls&gt;&lt;/urls&gt;&lt;electronic-resource-num&gt;10.1016/j.micromeso.2013.12.030&lt;/electronic-resource-num&gt;&lt;/record&gt;&lt;/Cite&gt;&lt;/EndNote&gt;</w:instrText>
      </w:r>
      <w:r>
        <w:fldChar w:fldCharType="separate"/>
      </w:r>
      <w:r w:rsidRPr="000D29DB">
        <w:rPr>
          <w:noProof/>
          <w:vertAlign w:val="superscript"/>
        </w:rPr>
        <w:t>68</w:t>
      </w:r>
      <w:r>
        <w:fldChar w:fldCharType="end"/>
      </w:r>
    </w:p>
    <w:p w14:paraId="6CB6CF64" w14:textId="145DD103" w:rsidR="000D29DB" w:rsidRDefault="000D29DB" w:rsidP="00AE5072">
      <w:r>
        <w:t xml:space="preserve">69. </w:t>
      </w:r>
      <w:r w:rsidR="00020A30">
        <w:fldChar w:fldCharType="begin"/>
      </w:r>
      <w:r w:rsidR="00020A30">
        <w:instrText xml:space="preserve"> ADDIN EN.CITE &lt;EndNote&gt;&lt;Cite&gt;&lt;Author&gt;Balathanigaimani&lt;/Author&gt;&lt;Year&gt;2009&lt;/Year&gt;&lt;RecNum&gt;37253&lt;/RecNum&gt;&lt;DisplayText&gt;&lt;style face="superscript"&gt;69&lt;/style&gt;&lt;/DisplayText&gt;&lt;record&gt;&lt;rec-number&gt;37253&lt;/rec-number&gt;&lt;foreign-keys&gt;&lt;key app="EN" db-id="r5ret2dtz5zsdced22nvf9tg0rrv0trsv2w9" timestamp="1630880566"&gt;37253&lt;/key&gt;&lt;/foreign-keys&gt;&lt;ref-type name="Journal Article"&gt;17&lt;/ref-type&gt;&lt;contributors&gt;&lt;authors&gt;&lt;author&gt;Balathanigaimani, M. S.&lt;/author&gt;&lt;author&gt;Shim, Wang-Geun&lt;/author&gt;&lt;author&gt;Lee, Jae-Wook&lt;/author&gt;&lt;author&gt;Moon, Hee&lt;/author&gt;&lt;/authors&gt;&lt;/contributors&gt;&lt;titles&gt;&lt;title&gt;Adsorption of methane on novel corn grain-based carbon monoliths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47-52&lt;/pages&gt;&lt;volume&gt;119&lt;/volume&gt;&lt;number&gt;1-3&lt;/number&gt;&lt;section&gt;47&lt;/section&gt;&lt;dates&gt;&lt;year&gt;2009&lt;/year&gt;&lt;/dates&gt;&lt;isbn&gt;13871811&lt;/isbn&gt;&lt;urls&gt;&lt;/urls&gt;&lt;electronic-resource-num&gt;10.1016/j.micromeso.2008.09.034&lt;/electronic-resource-num&gt;&lt;/record&gt;&lt;/Cite&gt;&lt;/EndNote&gt;</w:instrText>
      </w:r>
      <w:r w:rsidR="00020A30">
        <w:fldChar w:fldCharType="separate"/>
      </w:r>
      <w:r w:rsidR="00020A30" w:rsidRPr="00020A30">
        <w:rPr>
          <w:noProof/>
          <w:vertAlign w:val="superscript"/>
        </w:rPr>
        <w:t>69</w:t>
      </w:r>
      <w:r w:rsidR="00020A30">
        <w:fldChar w:fldCharType="end"/>
      </w:r>
    </w:p>
    <w:p w14:paraId="6E2810DE" w14:textId="47DB346A" w:rsidR="00020A30" w:rsidRDefault="00020A30" w:rsidP="00AE5072">
      <w:r>
        <w:t xml:space="preserve">70. </w:t>
      </w:r>
      <w:r w:rsidR="00DA578C">
        <w:fldChar w:fldCharType="begin"/>
      </w:r>
      <w:r w:rsidR="00DA578C">
        <w:instrText xml:space="preserve"> ADDIN EN.CITE &lt;EndNote&gt;&lt;Cite&gt;&lt;Author&gt;Gao&lt;/Author&gt;&lt;Year&gt;2017&lt;/Year&gt;&lt;RecNum&gt;37256&lt;/RecNum&gt;&lt;DisplayText&gt;&lt;style face="superscript"&gt;70&lt;/style&gt;&lt;/DisplayText&gt;&lt;record&gt;&lt;rec-number&gt;37256&lt;/rec-number&gt;&lt;foreign-keys&gt;&lt;key app="EN" db-id="r5ret2dtz5zsdced22nvf9tg0rrv0trsv2w9" timestamp="1630880576"&gt;37256&lt;/key&gt;&lt;/foreign-keys&gt;&lt;ref-type name="Journal Article"&gt;17&lt;/ref-type&gt;&lt;contributors&gt;&lt;authors&gt;&lt;author&gt;Gao, Shuai&lt;/author&gt;&lt;author&gt;Ge, Lei&lt;/author&gt;&lt;author&gt;Rufford, Thomas E.&lt;/author&gt;&lt;author&gt;Zhu, Zhonghua&lt;/author&gt;&lt;/authors&gt;&lt;/contributors&gt;&lt;titles&gt;&lt;title&gt;The preparation of activated carbon discs from tar pitch and coal powder for adsorption of CO 2 , CH 4 and N 2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9-26&lt;/pages&gt;&lt;volume&gt;238&lt;/volume&gt;&lt;section&gt;19&lt;/section&gt;&lt;dates&gt;&lt;year&gt;2017&lt;/year&gt;&lt;/dates&gt;&lt;isbn&gt;13871811&lt;/isbn&gt;&lt;urls&gt;&lt;/urls&gt;&lt;electronic-resource-num&gt;10.1016/j.micromeso.2016.08.004&lt;/electronic-resource-num&gt;&lt;/record&gt;&lt;/Cite&gt;&lt;/EndNote&gt;</w:instrText>
      </w:r>
      <w:r w:rsidR="00DA578C">
        <w:fldChar w:fldCharType="separate"/>
      </w:r>
      <w:r w:rsidR="00DA578C" w:rsidRPr="00DA578C">
        <w:rPr>
          <w:noProof/>
          <w:vertAlign w:val="superscript"/>
        </w:rPr>
        <w:t>70</w:t>
      </w:r>
      <w:r w:rsidR="00DA578C">
        <w:fldChar w:fldCharType="end"/>
      </w:r>
    </w:p>
    <w:p w14:paraId="3F76B015" w14:textId="5FF03A3C" w:rsidR="00200038" w:rsidRDefault="00200038" w:rsidP="00AE5072">
      <w:r>
        <w:t xml:space="preserve">71. </w:t>
      </w:r>
      <w:r w:rsidR="004D6FB0">
        <w:fldChar w:fldCharType="begin"/>
      </w:r>
      <w:r w:rsidR="004D6FB0">
        <w:instrText xml:space="preserve"> ADDIN EN.CITE &lt;EndNote&gt;&lt;Cite&gt;&lt;Author&gt;Men&amp;apos;shchikov&lt;/Author&gt;&lt;Year&gt;2020&lt;/Year&gt;&lt;RecNum&gt;37298&lt;/RecNum&gt;&lt;DisplayText&gt;&lt;style face="superscript"&gt;71&lt;/style&gt;&lt;/DisplayText&gt;&lt;record&gt;&lt;rec-number&gt;37298&lt;/rec-number&gt;&lt;foreign-keys&gt;&lt;key app="EN" db-id="r5ret2dtz5zsdced22nvf9tg0rrv0trsv2w9" timestamp="1630880776"&gt;37298&lt;/key&gt;&lt;/foreign-keys&gt;&lt;ref-type name="Journal Article"&gt;17&lt;/ref-type&gt;&lt;contributors&gt;&lt;authors&gt;&lt;author&gt;Men&amp;apos;shchikov, I.&lt;/author&gt;&lt;author&gt;Shkolin, A.&lt;/author&gt;&lt;author&gt;Khozina, E.&lt;/author&gt;&lt;author&gt;Fomkin, A.&lt;/author&gt;&lt;/authors&gt;&lt;/contributors&gt;&lt;auth-address&gt;Dubinin Laboratory of Sorption Processes, Frumkin Institute of Physical Chemistry and Electrochemistry, Russian Academy of Sciences, Leninskii Prospect 31, Building 4, Moscow 119071, Russia.&lt;/auth-address&gt;&lt;titles&gt;&lt;title&gt;Thermodynamics of Adsorbed Methane Storage Systems Based on Peat-Derived Activated Carbons&lt;/title&gt;&lt;secondary-title&gt;Nanomaterials (Basel)&lt;/secondary-title&gt;&lt;/titles&gt;&lt;periodical&gt;&lt;full-title&gt;Nanomaterials (Basel)&lt;/full-title&gt;&lt;/periodical&gt;&lt;volume&gt;10&lt;/volume&gt;&lt;number&gt;7&lt;/number&gt;&lt;edition&gt;2020/07/19&lt;/edition&gt;&lt;keywords&gt;&lt;keyword&gt;activated carbon&lt;/keyword&gt;&lt;keyword&gt;high-pressure methane adsorption&lt;/keyword&gt;&lt;keyword&gt;thermodynamics of adsorption systems&lt;/keyword&gt;&lt;/keywords&gt;&lt;dates&gt;&lt;year&gt;2020&lt;/year&gt;&lt;pub-dates&gt;&lt;date&gt;Jul 15&lt;/date&gt;&lt;/pub-dates&gt;&lt;/dates&gt;&lt;isbn&gt;2079-4991 (Print)&amp;#xD;2079-4991 (Linking)&lt;/isbn&gt;&lt;accession-num&gt;32679786&lt;/accession-num&gt;&lt;urls&gt;&lt;related-urls&gt;&lt;url&gt;https://www.ncbi.nlm.nih.gov/pubmed/32679786&lt;/url&gt;&lt;/related-urls&gt;&lt;/urls&gt;&lt;custom2&gt;PMC7407269&lt;/custom2&gt;&lt;electronic-resource-num&gt;10.3390/nano10071379&lt;/electronic-resource-num&gt;&lt;/record&gt;&lt;/Cite&gt;&lt;/EndNote&gt;</w:instrText>
      </w:r>
      <w:r w:rsidR="004D6FB0">
        <w:fldChar w:fldCharType="separate"/>
      </w:r>
      <w:r w:rsidR="004D6FB0" w:rsidRPr="004D6FB0">
        <w:rPr>
          <w:noProof/>
          <w:vertAlign w:val="superscript"/>
        </w:rPr>
        <w:t>71</w:t>
      </w:r>
      <w:r w:rsidR="004D6FB0">
        <w:fldChar w:fldCharType="end"/>
      </w:r>
    </w:p>
    <w:p w14:paraId="1DF701B1" w14:textId="293873C0" w:rsidR="004D6FB0" w:rsidRDefault="00AD29C3" w:rsidP="00AE5072">
      <w:r>
        <w:t xml:space="preserve">72. </w:t>
      </w:r>
      <w:r>
        <w:fldChar w:fldCharType="begin"/>
      </w:r>
      <w:r>
        <w:instrText xml:space="preserve"> ADDIN EN.CITE &lt;EndNote&gt;&lt;Cite&gt;&lt;Author&gt;Kemp&lt;/Author&gt;&lt;Year&gt;2015&lt;/Year&gt;&lt;RecNum&gt;37296&lt;/RecNum&gt;&lt;DisplayText&gt;&lt;style face="superscript"&gt;72&lt;/style&gt;&lt;/DisplayText&gt;&lt;record&gt;&lt;rec-number&gt;37296&lt;/rec-number&gt;&lt;foreign-keys&gt;&lt;key app="EN" db-id="r5ret2dtz5zsdced22nvf9tg0rrv0trsv2w9" timestamp="1630880768"&gt;37296&lt;/key&gt;&lt;/foreign-keys&gt;&lt;ref-type name="Journal Article"&gt;17&lt;/ref-type&gt;&lt;contributors&gt;&lt;authors&gt;&lt;author&gt;Kemp, K. C.&lt;/author&gt;&lt;author&gt;Baek, S. B.&lt;/author&gt;&lt;author&gt;Lee, W. G.&lt;/author&gt;&lt;author&gt;Meyyappan, M.&lt;/author&gt;&lt;author&gt;Kim, K. S.&lt;/author&gt;&lt;/authors&gt;&lt;/contributors&gt;&lt;auth-address&gt;Department of Chemistry, School of Natural Science, Ulsan National Institute of Science and Technology (UNIST), UNIST-gil 50, Ulsan 689-798, Korea. NASA Ames Research Center, Moffett Field, CA 94035, USA.&lt;/auth-address&gt;&lt;titles&gt;&lt;title&gt;Activated carbon derived from waste coffee grounds for stable methane storage&lt;/title&gt;&lt;secondary-title&gt;Nanotechnology&lt;/secondary-title&gt;&lt;/titles&gt;&lt;periodical&gt;&lt;full-title&gt;Nanotechnology&lt;/full-title&gt;&lt;/periodical&gt;&lt;pages&gt;385602&lt;/pages&gt;&lt;volume&gt;26&lt;/volume&gt;&lt;number&gt;38&lt;/number&gt;&lt;edition&gt;2015/09/04&lt;/edition&gt;&lt;keywords&gt;&lt;keyword&gt;Carbon&lt;/keyword&gt;&lt;keyword&gt;Charcoal/*chemistry&lt;/keyword&gt;&lt;keyword&gt;*Coffee&lt;/keyword&gt;&lt;keyword&gt;Hydrogen/chemistry&lt;/keyword&gt;&lt;keyword&gt;Methane/*chemistry&lt;/keyword&gt;&lt;keyword&gt;Microscopy, Electron, Scanning&lt;/keyword&gt;&lt;keyword&gt;Porosity&lt;/keyword&gt;&lt;keyword&gt;Spectrum Analysis, Raman&lt;/keyword&gt;&lt;keyword&gt;Surface Properties&lt;/keyword&gt;&lt;keyword&gt;*Waste Products&lt;/keyword&gt;&lt;/keywords&gt;&lt;dates&gt;&lt;year&gt;2015&lt;/year&gt;&lt;pub-dates&gt;&lt;date&gt;Sep 25&lt;/date&gt;&lt;/pub-dates&gt;&lt;/dates&gt;&lt;isbn&gt;1361-6528 (Electronic)&amp;#xD;0957-4484 (Linking)&lt;/isbn&gt;&lt;accession-num&gt;26329310&lt;/accession-num&gt;&lt;urls&gt;&lt;related-urls&gt;&lt;url&gt;https://www.ncbi.nlm.nih.gov/pubmed/26329310&lt;/url&gt;&lt;/related-urls&gt;&lt;/urls&gt;&lt;electronic-resource-num&gt;10.1088/0957-4484/26/38/385602&lt;/electronic-resource-num&gt;&lt;/record&gt;&lt;/Cite&gt;&lt;/EndNote&gt;</w:instrText>
      </w:r>
      <w:r>
        <w:fldChar w:fldCharType="separate"/>
      </w:r>
      <w:r w:rsidRPr="00AD29C3">
        <w:rPr>
          <w:noProof/>
          <w:vertAlign w:val="superscript"/>
        </w:rPr>
        <w:t>72</w:t>
      </w:r>
      <w:r>
        <w:fldChar w:fldCharType="end"/>
      </w:r>
    </w:p>
    <w:p w14:paraId="75BD5953" w14:textId="2D7E8E16" w:rsidR="00AD29C3" w:rsidRDefault="00AD29C3" w:rsidP="00AE5072">
      <w:r>
        <w:t xml:space="preserve">73. </w:t>
      </w:r>
      <w:r w:rsidR="00474ADB">
        <w:fldChar w:fldCharType="begin"/>
      </w:r>
      <w:r w:rsidR="00474ADB">
        <w:instrText xml:space="preserve"> ADDIN EN.CITE &lt;EndNote&gt;&lt;Cite&gt;&lt;Author&gt;Kiełbasa&lt;/Author&gt;&lt;Year&gt;2021&lt;/Year&gt;&lt;RecNum&gt;37239&lt;/RecNum&gt;&lt;DisplayText&gt;&lt;style face="superscript"&gt;73&lt;/style&gt;&lt;/DisplayText&gt;&lt;record&gt;&lt;rec-number&gt;37239&lt;/rec-number&gt;&lt;foreign-keys&gt;&lt;key app="EN" db-id="r5ret2dtz5zsdced22nvf9tg0rrv0trsv2w9" timestamp="1630880513"&gt;37239&lt;/key&gt;&lt;/foreign-keys&gt;&lt;ref-type name="Journal Article"&gt;17&lt;/ref-type&gt;&lt;contributors&gt;&lt;authors&gt;&lt;author&gt;Kiełbasa, Karolina&lt;/author&gt;&lt;author&gt;Sreńscek-Nazzal, Joanna&lt;/author&gt;&lt;author&gt;Michalkiewicz, Beata&lt;/author&gt;&lt;/authors&gt;&lt;/contributors&gt;&lt;titles&gt;&lt;title&gt;Impact of tailored textural properties of activated carbons on methane storage&lt;/title&gt;&lt;secondary-title&gt;Powder Technology&lt;/secondary-title&gt;&lt;/titles&gt;&lt;periodical&gt;&lt;full-title&gt;Powder Technology&lt;/full-title&gt;&lt;abbr-1&gt;Powder Technol.&lt;/abbr-1&gt;&lt;abbr-2&gt;Powder Technol&lt;/abbr-2&gt;&lt;/periodical&gt;&lt;pages&gt;336-352&lt;/pages&gt;&lt;volume&gt;394&lt;/volume&gt;&lt;section&gt;336&lt;/section&gt;&lt;dates&gt;&lt;year&gt;2021&lt;/year&gt;&lt;/dates&gt;&lt;isbn&gt;00325910&lt;/isbn&gt;&lt;urls&gt;&lt;/urls&gt;&lt;electronic-resource-num&gt;10.1016/j.powtec.2021.08.051&lt;/electronic-resource-num&gt;&lt;/record&gt;&lt;/Cite&gt;&lt;/EndNote&gt;</w:instrText>
      </w:r>
      <w:r w:rsidR="00474ADB">
        <w:fldChar w:fldCharType="separate"/>
      </w:r>
      <w:r w:rsidR="00474ADB" w:rsidRPr="00474ADB">
        <w:rPr>
          <w:noProof/>
          <w:vertAlign w:val="superscript"/>
        </w:rPr>
        <w:t>73</w:t>
      </w:r>
      <w:r w:rsidR="00474ADB">
        <w:fldChar w:fldCharType="end"/>
      </w:r>
    </w:p>
    <w:p w14:paraId="6B1DB9A8" w14:textId="2FA60DAD" w:rsidR="00F46F7B" w:rsidRDefault="00F46F7B" w:rsidP="00AE5072">
      <w:r>
        <w:t xml:space="preserve">74. </w:t>
      </w:r>
      <w:r>
        <w:fldChar w:fldCharType="begin"/>
      </w:r>
      <w:r>
        <w:instrText xml:space="preserve"> ADDIN EN.CITE &lt;EndNote&gt;&lt;Cite&gt;&lt;Author&gt;Fomkin&lt;/Author&gt;&lt;Year&gt;2020&lt;/Year&gt;&lt;RecNum&gt;37287&lt;/RecNum&gt;&lt;DisplayText&gt;&lt;style face="superscript"&gt;74&lt;/style&gt;&lt;/DisplayText&gt;&lt;record&gt;&lt;rec-number&gt;37287&lt;/rec-number&gt;&lt;foreign-keys&gt;&lt;key app="EN" db-id="r5ret2dtz5zsdced22nvf9tg0rrv0trsv2w9" timestamp="1630880720"&gt;37287&lt;/key&gt;&lt;/foreign-keys&gt;&lt;ref-type name="Journal Article"&gt;17&lt;/ref-type&gt;&lt;contributors&gt;&lt;authors&gt;&lt;author&gt;Fomkin, A. A.&lt;/author&gt;&lt;author&gt;Pribylov, A. A.&lt;/author&gt;&lt;author&gt;Tkachev, A. G.&lt;/author&gt;&lt;author&gt;Memetov, N. R.&lt;/author&gt;&lt;author&gt;Melezhik, A. V.&lt;/author&gt;&lt;author&gt;Kucherova, A. E.&lt;/author&gt;&lt;author&gt;Shubin, I. N.&lt;/author&gt;&lt;author&gt;Shkolin, A. V.&lt;/author&gt;&lt;author&gt;Men’shchikov, I. E.&lt;/author&gt;&lt;author&gt;Pulin, A. L.&lt;/author&gt;&lt;author&gt;Zhedulov, S. A.&lt;/author&gt;&lt;/authors&gt;&lt;/contributors&gt;&lt;titles&gt;&lt;title&gt;Methane Adsorption in Microporous Carbon Adsorbent with a Bimodal Pore Size Distribution&lt;/title&gt;&lt;secondary-title&gt;Protection of Metals and Physical Chemistry of Surfaces&lt;/secondary-title&gt;&lt;/titles&gt;&lt;periodical&gt;&lt;full-title&gt;Protection of Metals and Physical Chemistry of Surfaces&lt;/full-title&gt;&lt;/periodical&gt;&lt;pages&gt;1-5&lt;/pages&gt;&lt;volume&gt;56&lt;/volume&gt;&lt;number&gt;1&lt;/number&gt;&lt;section&gt;1&lt;/section&gt;&lt;dates&gt;&lt;year&gt;2020&lt;/year&gt;&lt;/dates&gt;&lt;isbn&gt;2070-2051&amp;#xD;2070-206X&lt;/isbn&gt;&lt;urls&gt;&lt;/urls&gt;&lt;electronic-resource-num&gt;10.1134/s2070205120010074&lt;/electronic-resource-num&gt;&lt;/record&gt;&lt;/Cite&gt;&lt;/EndNote&gt;</w:instrText>
      </w:r>
      <w:r>
        <w:fldChar w:fldCharType="separate"/>
      </w:r>
      <w:r w:rsidRPr="00F46F7B">
        <w:rPr>
          <w:noProof/>
          <w:vertAlign w:val="superscript"/>
        </w:rPr>
        <w:t>74</w:t>
      </w:r>
      <w:r>
        <w:fldChar w:fldCharType="end"/>
      </w:r>
    </w:p>
    <w:p w14:paraId="10678319" w14:textId="225664A7" w:rsidR="00C2319F" w:rsidRDefault="00C2319F" w:rsidP="00AE5072">
      <w:r>
        <w:t xml:space="preserve">75. </w:t>
      </w:r>
      <w:r>
        <w:fldChar w:fldCharType="begin"/>
      </w:r>
      <w:r>
        <w:instrText xml:space="preserve"> ADDIN EN.CITE &lt;EndNote&gt;&lt;Cite&gt;&lt;Author&gt;Shevchenko&lt;/Author&gt;&lt;Year&gt;2019&lt;/Year&gt;&lt;RecNum&gt;37301&lt;/RecNum&gt;&lt;DisplayText&gt;&lt;style face="superscript"&gt;75&lt;/style&gt;&lt;/DisplayText&gt;&lt;record&gt;&lt;rec-number&gt;37301&lt;/rec-number&gt;&lt;foreign-keys&gt;&lt;key app="EN" db-id="r5ret2dtz5zsdced22nvf9tg0rrv0trsv2w9" timestamp="1630880787"&gt;37301&lt;/key&gt;&lt;/foreign-keys&gt;&lt;ref-type name="Journal Article"&gt;17&lt;/ref-type&gt;&lt;contributors&gt;&lt;authors&gt;&lt;author&gt;Shevchenko, A. O.&lt;/author&gt;&lt;author&gt;Pribylov, A. A.&lt;/author&gt;&lt;author&gt;Zhedulov, S. A.&lt;/author&gt;&lt;author&gt;Men’shchikov, I. E.&lt;/author&gt;&lt;author&gt;Shkolin, A. V.&lt;/author&gt;&lt;author&gt;Fomkin, A. A.&lt;/author&gt;&lt;/authors&gt;&lt;/contributors&gt;&lt;titles&gt;&lt;title&gt;Methane Adsorption in Microporous Carbon Adsorbent LCN Obtained by Thermochemical Synthesis from Lignocellulose&lt;/title&gt;&lt;secondary-title&gt;Protection of Metals and Physical Chemistry of Surfaces&lt;/secondary-title&gt;&lt;/titles&gt;&lt;periodical&gt;&lt;full-title&gt;Protection of Metals and Physical Chemistry of Surfaces&lt;/full-title&gt;&lt;/periodical&gt;&lt;pages&gt;211-216&lt;/pages&gt;&lt;volume&gt;55&lt;/volume&gt;&lt;number&gt;2&lt;/number&gt;&lt;section&gt;211&lt;/section&gt;&lt;dates&gt;&lt;year&gt;2019&lt;/year&gt;&lt;/dates&gt;&lt;isbn&gt;2070-2051&amp;#xD;2070-206X&lt;/isbn&gt;&lt;urls&gt;&lt;/urls&gt;&lt;electronic-resource-num&gt;10.1134/s2070205119020242&lt;/electronic-resource-num&gt;&lt;/record&gt;&lt;/Cite&gt;&lt;/EndNote&gt;</w:instrText>
      </w:r>
      <w:r>
        <w:fldChar w:fldCharType="separate"/>
      </w:r>
      <w:r w:rsidRPr="00C2319F">
        <w:rPr>
          <w:noProof/>
          <w:vertAlign w:val="superscript"/>
        </w:rPr>
        <w:t>75</w:t>
      </w:r>
      <w:r>
        <w:fldChar w:fldCharType="end"/>
      </w:r>
    </w:p>
    <w:p w14:paraId="67602691" w14:textId="2C8A3598" w:rsidR="00C2319F" w:rsidRDefault="00C2319F" w:rsidP="00AE5072">
      <w:r>
        <w:t xml:space="preserve">76. </w:t>
      </w:r>
      <w:r w:rsidR="00EF4E76">
        <w:fldChar w:fldCharType="begin"/>
      </w:r>
      <w:r w:rsidR="00EF4E76">
        <w:instrText xml:space="preserve"> ADDIN EN.CITE &lt;EndNote&gt;&lt;Cite&gt;&lt;Author&gt;Wang&lt;/Author&gt;&lt;Year&gt;2014&lt;/Year&gt;&lt;RecNum&gt;37302&lt;/RecNum&gt;&lt;DisplayText&gt;&lt;style face="superscript"&gt;76&lt;/style&gt;&lt;/DisplayText&gt;&lt;record&gt;&lt;rec-number&gt;37302&lt;/rec-number&gt;&lt;foreign-keys&gt;&lt;key app="EN" db-id="r5ret2dtz5zsdced22nvf9tg0rrv0trsv2w9" timestamp="1630880791"&gt;37302&lt;/key&gt;&lt;/foreign-keys&gt;&lt;ref-type name="Journal Article"&gt;17&lt;/ref-type&gt;&lt;contributors&gt;&lt;authors&gt;&lt;author&gt;Wang, W.&lt;/author&gt;&lt;author&gt;Yuan, D.&lt;/author&gt;&lt;/authors&gt;&lt;/contributors&gt;&lt;auth-address&gt;State Key Laboratory of Structural Chemistry, Fujian Institute of Research on the Structure of Matter, Chinese Academy of Sciences, Fujian, Fuzhou, 350002, People&amp;apos;s Republic of China.&lt;/auth-address&gt;&lt;titles&gt;&lt;title&gt;Mesoporous carbon originated from non-permanent porous MOFs for gas storage and CO2/CH4 separation&lt;/title&gt;&lt;secondary-title&gt;Sci Rep&lt;/secondary-title&gt;&lt;/titles&gt;&lt;periodical&gt;&lt;full-title&gt;Sci Rep&lt;/full-title&gt;&lt;/periodical&gt;&lt;pages&gt;5711&lt;/pages&gt;&lt;volume&gt;4&lt;/volume&gt;&lt;edition&gt;2014/07/17&lt;/edition&gt;&lt;dates&gt;&lt;year&gt;2014&lt;/year&gt;&lt;pub-dates&gt;&lt;date&gt;Jul 16&lt;/date&gt;&lt;/pub-dates&gt;&lt;/dates&gt;&lt;isbn&gt;2045-2322 (Electronic)&amp;#xD;2045-2322 (Linking)&lt;/isbn&gt;&lt;accession-num&gt;25026895&lt;/accession-num&gt;&lt;urls&gt;&lt;related-urls&gt;&lt;url&gt;https://www.ncbi.nlm.nih.gov/pubmed/25026895&lt;/url&gt;&lt;/related-urls&gt;&lt;/urls&gt;&lt;custom2&gt;PMC4100030&lt;/custom2&gt;&lt;electronic-resource-num&gt;10.1038/srep05711&lt;/electronic-resource-num&gt;&lt;/record&gt;&lt;/Cite&gt;&lt;/EndNote&gt;</w:instrText>
      </w:r>
      <w:r w:rsidR="00EF4E76">
        <w:fldChar w:fldCharType="separate"/>
      </w:r>
      <w:r w:rsidR="00EF4E76" w:rsidRPr="00EF4E76">
        <w:rPr>
          <w:noProof/>
          <w:vertAlign w:val="superscript"/>
        </w:rPr>
        <w:t>76</w:t>
      </w:r>
      <w:r w:rsidR="00EF4E76">
        <w:fldChar w:fldCharType="end"/>
      </w:r>
    </w:p>
    <w:p w14:paraId="4D36C6B6" w14:textId="11C70472" w:rsidR="00EF4E76" w:rsidRDefault="00EF4E76" w:rsidP="00AE5072">
      <w:r>
        <w:lastRenderedPageBreak/>
        <w:t xml:space="preserve">77. </w:t>
      </w:r>
      <w:r w:rsidR="00946E25">
        <w:fldChar w:fldCharType="begin"/>
      </w:r>
      <w:r w:rsidR="00946E25">
        <w:instrText xml:space="preserve"> ADDIN EN.CITE &lt;EndNote&gt;&lt;Cite&gt;&lt;Author&gt;Prasetyo&lt;/Author&gt;&lt;Year&gt;2020&lt;/Year&gt;&lt;RecNum&gt;37300&lt;/RecNum&gt;&lt;DisplayText&gt;&lt;style face="superscript"&gt;77&lt;/style&gt;&lt;/DisplayText&gt;&lt;record&gt;&lt;rec-number&gt;37300&lt;/rec-number&gt;&lt;foreign-keys&gt;&lt;key app="EN" db-id="r5ret2dtz5zsdced22nvf9tg0rrv0trsv2w9" timestamp="1630880783"&gt;37300&lt;/key&gt;&lt;/foreign-keys&gt;&lt;ref-type name="Journal Article"&gt;17&lt;/ref-type&gt;&lt;contributors&gt;&lt;authors&gt;&lt;author&gt;Prasetyo, Imam&lt;/author&gt;&lt;author&gt;Mukti, Nur Indah Fajar&lt;/author&gt;&lt;author&gt;Cahyono, Rochim Bakti&lt;/author&gt;&lt;author&gt;Prasetya, Agus&lt;/author&gt;&lt;author&gt;Ariyanto, Teguh&lt;/author&gt;&lt;/authors&gt;&lt;/contributors&gt;&lt;titles&gt;&lt;title&gt;Nanoporous Carbon Prepared from Palm Kernel Shell for CO2/CH4 Separation&lt;/title&gt;&lt;secondary-title&gt;Waste and Biomass Valorization&lt;/secondary-title&gt;&lt;/titles&gt;&lt;periodical&gt;&lt;full-title&gt;Waste and Biomass Valorization&lt;/full-title&gt;&lt;/periodical&gt;&lt;pages&gt;5599-5606&lt;/pages&gt;&lt;volume&gt;11&lt;/volume&gt;&lt;number&gt;10&lt;/number&gt;&lt;section&gt;5599&lt;/section&gt;&lt;dates&gt;&lt;year&gt;2020&lt;/year&gt;&lt;/dates&gt;&lt;isbn&gt;1877-2641&amp;#xD;1877-265X&lt;/isbn&gt;&lt;urls&gt;&lt;/urls&gt;&lt;electronic-resource-num&gt;10.1007/s12649-020-01006-4&lt;/electronic-resource-num&gt;&lt;/record&gt;&lt;/Cite&gt;&lt;/EndNote&gt;</w:instrText>
      </w:r>
      <w:r w:rsidR="00946E25">
        <w:fldChar w:fldCharType="separate"/>
      </w:r>
      <w:r w:rsidR="00946E25" w:rsidRPr="00946E25">
        <w:rPr>
          <w:noProof/>
          <w:vertAlign w:val="superscript"/>
        </w:rPr>
        <w:t>77</w:t>
      </w:r>
      <w:r w:rsidR="00946E25">
        <w:fldChar w:fldCharType="end"/>
      </w:r>
    </w:p>
    <w:p w14:paraId="1B02401D" w14:textId="67CBDD8A" w:rsidR="00341848" w:rsidRDefault="00341848" w:rsidP="00AE5072">
      <w:r>
        <w:t xml:space="preserve">78. </w:t>
      </w:r>
      <w:r w:rsidR="00273FF1">
        <w:fldChar w:fldCharType="begin"/>
      </w:r>
      <w:r w:rsidR="00273FF1">
        <w:instrText xml:space="preserve"> ADDIN EN.CITE &lt;EndNote&gt;&lt;Cite&gt;&lt;Author&gt;Yang&lt;/Author&gt;&lt;Year&gt;2021&lt;/Year&gt;&lt;RecNum&gt;37379&lt;/RecNum&gt;&lt;DisplayText&gt;&lt;style face="superscript"&gt;78&lt;/style&gt;&lt;/DisplayText&gt;&lt;record&gt;&lt;rec-number&gt;37379&lt;/rec-number&gt;&lt;foreign-keys&gt;&lt;key app="EN" db-id="r5ret2dtz5zsdced22nvf9tg0rrv0trsv2w9" timestamp="1632328255"&gt;37379&lt;/key&gt;&lt;/foreign-keys&gt;&lt;ref-type name="Journal Article"&gt;17&lt;/ref-type&gt;&lt;contributors&gt;&lt;authors&gt;&lt;author&gt;Yang, Z.&lt;/author&gt;&lt;author&gt;Ju, X.&lt;/author&gt;&lt;author&gt;Liao, H.&lt;/author&gt;&lt;author&gt;Meng, Z.&lt;/author&gt;&lt;author&gt;Ning, H.&lt;/author&gt;&lt;author&gt;Li, Y.&lt;/author&gt;&lt;author&gt;Chen, Z.&lt;/author&gt;&lt;author&gt;Long, J.&lt;/author&gt;&lt;/authors&gt;&lt;/contributors&gt;&lt;auth-address&gt;College of Chemistry and Chemical Engineering, Xi&amp;apos;an University of Science and Technology, Xi&amp;apos;an, Shaanxi 710054, China.&amp;#xD;Key Laboratory of Coal Resources Exploration and Comprehensive Utilization, Ministry of Natural Resources, Xi&amp;apos;an, Shaanxi 710021, China.&lt;/auth-address&gt;&lt;titles&gt;&lt;title&gt;Preparation of Activated Carbon Doped with Graphene Oxide Porous Materials and Their High Gas Adsorption Performance&lt;/title&gt;&lt;secondary-title&gt;ACS Omega&lt;/secondary-title&gt;&lt;/titles&gt;&lt;periodical&gt;&lt;full-title&gt;ACS Omega&lt;/full-title&gt;&lt;/periodical&gt;&lt;pages&gt;19799-19810&lt;/pages&gt;&lt;volume&gt;6&lt;/volume&gt;&lt;number&gt;30&lt;/number&gt;&lt;edition&gt;2021/08/10&lt;/edition&gt;&lt;dates&gt;&lt;year&gt;2021&lt;/year&gt;&lt;pub-dates&gt;&lt;date&gt;Aug 3&lt;/date&gt;&lt;/pub-dates&gt;&lt;/dates&gt;&lt;isbn&gt;2470-1343 (Electronic)&amp;#xD;2470-1343 (Linking)&lt;/isbn&gt;&lt;accession-num&gt;34368567&lt;/accession-num&gt;&lt;urls&gt;&lt;related-urls&gt;&lt;url&gt;https://www.ncbi.nlm.nih.gov/pubmed/34368567&lt;/url&gt;&lt;/related-urls&gt;&lt;/urls&gt;&lt;custom2&gt;PMC8340399&lt;/custom2&gt;&lt;electronic-resource-num&gt;10.1021/acsomega.1c02416&lt;/electronic-resource-num&gt;&lt;/record&gt;&lt;/Cite&gt;&lt;/EndNote&gt;</w:instrText>
      </w:r>
      <w:r w:rsidR="00273FF1">
        <w:fldChar w:fldCharType="separate"/>
      </w:r>
      <w:r w:rsidR="00273FF1" w:rsidRPr="00273FF1">
        <w:rPr>
          <w:noProof/>
          <w:vertAlign w:val="superscript"/>
        </w:rPr>
        <w:t>78</w:t>
      </w:r>
      <w:r w:rsidR="00273FF1">
        <w:fldChar w:fldCharType="end"/>
      </w:r>
    </w:p>
    <w:p w14:paraId="12FEDB9D" w14:textId="646E4529" w:rsidR="00273FF1" w:rsidRDefault="00273FF1" w:rsidP="00AE5072">
      <w:r>
        <w:t xml:space="preserve">79. </w:t>
      </w:r>
      <w:r>
        <w:fldChar w:fldCharType="begin"/>
      </w:r>
      <w:r>
        <w:instrText xml:space="preserve"> ADDIN EN.CITE &lt;EndNote&gt;&lt;Cite&gt;&lt;Author&gt;Chen&lt;/Author&gt;&lt;Year&gt;2019&lt;/Year&gt;&lt;RecNum&gt;37381&lt;/RecNum&gt;&lt;DisplayText&gt;&lt;style face="superscript"&gt;79&lt;/style&gt;&lt;/DisplayText&gt;&lt;record&gt;&lt;rec-number&gt;37381&lt;/rec-number&gt;&lt;foreign-keys&gt;&lt;key app="EN" db-id="r5ret2dtz5zsdced22nvf9tg0rrv0trsv2w9" timestamp="1632328262"&gt;37381&lt;/key&gt;&lt;/foreign-keys&gt;&lt;ref-type name="Journal Article"&gt;17&lt;/ref-type&gt;&lt;contributors&gt;&lt;authors&gt;&lt;author&gt;Chen, Fuqiang&lt;/author&gt;&lt;author&gt;Zhang, Zhiguo&lt;/author&gt;&lt;author&gt;Yang, Qiwei&lt;/author&gt;&lt;author&gt;Yang, Yiwen&lt;/author&gt;&lt;author&gt;Bao, Zongbi&lt;/author&gt;&lt;author&gt;Ren, Qilong&lt;/author&gt;&lt;/authors&gt;&lt;/contributors&gt;&lt;titles&gt;&lt;title&gt;Microporous Carbon Adsorbents Prepared by Activating Reagent-Free Pyrolysis for Upgrading Low-Quality Natural Gas&lt;/title&gt;&lt;secondary-title&gt;ACS Sustainable Chemistry &amp;amp; Engineering&lt;/secondary-title&gt;&lt;/titles&gt;&lt;periodical&gt;&lt;full-title&gt;ACS Sustainable Chemistry &amp;amp; Engineering&lt;/full-title&gt;&lt;/periodical&gt;&lt;pages&gt;977-985&lt;/pages&gt;&lt;volume&gt;8&lt;/volume&gt;&lt;number&gt;2&lt;/number&gt;&lt;section&gt;977&lt;/section&gt;&lt;dates&gt;&lt;year&gt;2019&lt;/year&gt;&lt;/dates&gt;&lt;isbn&gt;2168-0485&amp;#xD;2168-0485&lt;/isbn&gt;&lt;urls&gt;&lt;/urls&gt;&lt;electronic-resource-num&gt;10.1021/acssuschemeng.9b05627&lt;/electronic-resource-num&gt;&lt;/record&gt;&lt;/Cite&gt;&lt;/EndNote&gt;</w:instrText>
      </w:r>
      <w:r>
        <w:fldChar w:fldCharType="separate"/>
      </w:r>
      <w:r w:rsidRPr="00273FF1">
        <w:rPr>
          <w:noProof/>
          <w:vertAlign w:val="superscript"/>
        </w:rPr>
        <w:t>79</w:t>
      </w:r>
      <w:r>
        <w:fldChar w:fldCharType="end"/>
      </w:r>
    </w:p>
    <w:p w14:paraId="7560138D" w14:textId="4659CB6C" w:rsidR="00103729" w:rsidRDefault="00103729" w:rsidP="00AE5072">
      <w:r>
        <w:t xml:space="preserve">80. </w:t>
      </w:r>
      <w:r>
        <w:fldChar w:fldCharType="begin"/>
      </w:r>
      <w:r>
        <w:instrText xml:space="preserve"> ADDIN EN.CITE &lt;EndNote&gt;&lt;Cite&gt;&lt;Author&gt;Ma&lt;/Author&gt;&lt;Year&gt;2020&lt;/Year&gt;&lt;RecNum&gt;37380&lt;/RecNum&gt;&lt;DisplayText&gt;&lt;style face="superscript"&gt;80&lt;/style&gt;&lt;/DisplayText&gt;&lt;record&gt;&lt;rec-number&gt;37380&lt;/rec-number&gt;&lt;foreign-keys&gt;&lt;key app="EN" db-id="r5ret2dtz5zsdced22nvf9tg0rrv0trsv2w9" timestamp="1632328258"&gt;37380&lt;/key&gt;&lt;/foreign-keys&gt;&lt;ref-type name="Journal Article"&gt;17&lt;/ref-type&gt;&lt;contributors&gt;&lt;authors&gt;&lt;author&gt;Ma, Xiancheng&lt;/author&gt;&lt;author&gt;Chen, Ruofei&lt;/author&gt;&lt;author&gt;Zhou, Ke&lt;/author&gt;&lt;author&gt;Wu, Qingding&lt;/author&gt;&lt;author&gt;Li, Hailong&lt;/author&gt;&lt;author&gt;Zeng, Zheng&lt;/author&gt;&lt;author&gt;Li, Liqing&lt;/author&gt;&lt;/authors&gt;&lt;/contributors&gt;&lt;titles&gt;&lt;title&gt;Activated Porous Carbon with an Ultrahigh Surface Area Derived from Waste Biomass for Acetone Adsorption, CO2 Capture, and Light Hydrocarbon Separation&lt;/title&gt;&lt;secondary-title&gt;ACS Sustainable Chemistry &amp;amp; Engineering&lt;/secondary-title&gt;&lt;/titles&gt;&lt;periodical&gt;&lt;full-title&gt;ACS Sustainable Chemistry &amp;amp; Engineering&lt;/full-title&gt;&lt;/periodical&gt;&lt;pages&gt;11721-11728&lt;/pages&gt;&lt;volume&gt;8&lt;/volume&gt;&lt;number&gt;31&lt;/number&gt;&lt;section&gt;11721&lt;/section&gt;&lt;dates&gt;&lt;year&gt;2020&lt;/year&gt;&lt;/dates&gt;&lt;isbn&gt;2168-0485&amp;#xD;2168-0485&lt;/isbn&gt;&lt;urls&gt;&lt;/urls&gt;&lt;electronic-resource-num&gt;10.1021/acssuschemeng.0c03725&lt;/electronic-resource-num&gt;&lt;/record&gt;&lt;/Cite&gt;&lt;/EndNote&gt;</w:instrText>
      </w:r>
      <w:r>
        <w:fldChar w:fldCharType="separate"/>
      </w:r>
      <w:r w:rsidRPr="00103729">
        <w:rPr>
          <w:noProof/>
          <w:vertAlign w:val="superscript"/>
        </w:rPr>
        <w:t>80</w:t>
      </w:r>
      <w:r>
        <w:fldChar w:fldCharType="end"/>
      </w:r>
    </w:p>
    <w:p w14:paraId="7DDDD302" w14:textId="5C42A777" w:rsidR="00103729" w:rsidRDefault="00103729" w:rsidP="00AE5072">
      <w:r>
        <w:t xml:space="preserve">81. </w:t>
      </w:r>
      <w:r w:rsidR="005330BC">
        <w:fldChar w:fldCharType="begin"/>
      </w:r>
      <w:r w:rsidR="005330BC">
        <w:instrText xml:space="preserve"> ADDIN EN.CITE &lt;EndNote&gt;&lt;Cite&gt;&lt;Author&gt;Men’shchikov&lt;/Author&gt;&lt;Year&gt;2021&lt;/Year&gt;&lt;RecNum&gt;37400&lt;/RecNum&gt;&lt;DisplayText&gt;&lt;style face="superscript"&gt;81&lt;/style&gt;&lt;/DisplayText&gt;&lt;record&gt;&lt;rec-number&gt;37400&lt;/rec-number&gt;&lt;foreign-keys&gt;&lt;key app="EN" db-id="r5ret2dtz5zsdced22nvf9tg0rrv0trsv2w9" timestamp="1632328336"&gt;37400&lt;/key&gt;&lt;/foreign-keys&gt;&lt;ref-type name="Journal Article"&gt;17&lt;/ref-type&gt;&lt;contributors&gt;&lt;authors&gt;&lt;author&gt;Men’shchikov, I. E.&lt;/author&gt;&lt;author&gt;Shkolin, A. V.&lt;/author&gt;&lt;author&gt;Fomkin, A. A.&lt;/author&gt;&lt;author&gt;Khozina, E. V.&lt;/author&gt;&lt;/authors&gt;&lt;/contributors&gt;&lt;titles&gt;&lt;title&gt;Thermodynamics of methane adsorption on carbon adsorbent prepared from mineral coal&lt;/title&gt;&lt;secondary-title&gt;Adsorption&lt;/secondary-title&gt;&lt;/titles&gt;&lt;periodical&gt;&lt;full-title&gt;Adsorption&lt;/full-title&gt;&lt;/periodical&gt;&lt;dates&gt;&lt;year&gt;2021&lt;/year&gt;&lt;/dates&gt;&lt;isbn&gt;0929-5607&amp;#xD;1572-8757&lt;/isbn&gt;&lt;urls&gt;&lt;/urls&gt;&lt;electronic-resource-num&gt;10.1007/s10450-021-00338-4&lt;/electronic-resource-num&gt;&lt;/record&gt;&lt;/Cite&gt;&lt;/EndNote&gt;</w:instrText>
      </w:r>
      <w:r w:rsidR="005330BC">
        <w:fldChar w:fldCharType="separate"/>
      </w:r>
      <w:r w:rsidR="005330BC" w:rsidRPr="005330BC">
        <w:rPr>
          <w:noProof/>
          <w:vertAlign w:val="superscript"/>
        </w:rPr>
        <w:t>81</w:t>
      </w:r>
      <w:r w:rsidR="005330BC">
        <w:fldChar w:fldCharType="end"/>
      </w:r>
    </w:p>
    <w:p w14:paraId="041F6CBB" w14:textId="23F96439" w:rsidR="005330BC" w:rsidRDefault="005330BC" w:rsidP="00AE5072">
      <w:r>
        <w:t xml:space="preserve">82. </w:t>
      </w:r>
      <w:r>
        <w:fldChar w:fldCharType="begin"/>
      </w:r>
      <w:r>
        <w:instrText xml:space="preserve"> ADDIN EN.CITE &lt;EndNote&gt;&lt;Cite&gt;&lt;Author&gt;Song&lt;/Author&gt;&lt;Year&gt;2018&lt;/Year&gt;&lt;RecNum&gt;37404&lt;/RecNum&gt;&lt;DisplayText&gt;&lt;style face="superscript"&gt;82&lt;/style&gt;&lt;/DisplayText&gt;&lt;record&gt;&lt;rec-number&gt;37404&lt;/rec-number&gt;&lt;foreign-keys&gt;&lt;key app="EN" db-id="r5ret2dtz5zsdced22nvf9tg0rrv0trsv2w9" timestamp="1632328359"&gt;37404&lt;/key&gt;&lt;/foreign-keys&gt;&lt;ref-type name="Conference Paper"&gt;47&lt;/ref-type&gt;&lt;contributors&gt;&lt;authors&gt;&lt;author&gt;Song, Xue&lt;/author&gt;&lt;author&gt;Wang, Li’ao&lt;/author&gt;&lt;author&gt;Zeng, Yunmin&lt;/author&gt;&lt;author&gt;Zhan, Xinyuan&lt;/author&gt;&lt;author&gt;Gong, Jian&lt;/author&gt;&lt;author&gt;Li, Tong&lt;/author&gt;&lt;/authors&gt;&lt;/contributors&gt;&lt;titles&gt;&lt;title&gt;Application of activated carbon modified by acetic acid in adsorption and separation of CO2 and CH4&lt;/title&gt;&lt;secondary-title&gt;Advances in Energy Science and Environment Engineering II&lt;/secondary-title&gt;&lt;/titles&gt;&lt;dates&gt;&lt;year&gt;2018&lt;/year&gt;&lt;/dates&gt;&lt;urls&gt;&lt;/urls&gt;&lt;electronic-resource-num&gt;10.1063/1.5029774&lt;/electronic-resource-num&gt;&lt;/record&gt;&lt;/Cite&gt;&lt;/EndNote&gt;</w:instrText>
      </w:r>
      <w:r>
        <w:fldChar w:fldCharType="separate"/>
      </w:r>
      <w:r w:rsidRPr="005330BC">
        <w:rPr>
          <w:noProof/>
          <w:vertAlign w:val="superscript"/>
        </w:rPr>
        <w:t>82</w:t>
      </w:r>
      <w:r>
        <w:fldChar w:fldCharType="end"/>
      </w:r>
    </w:p>
    <w:p w14:paraId="318691E2" w14:textId="57DD1359" w:rsidR="005330BC" w:rsidRDefault="005330BC" w:rsidP="00AE5072">
      <w:r>
        <w:t xml:space="preserve">83. </w:t>
      </w:r>
      <w:r w:rsidR="000404C7">
        <w:fldChar w:fldCharType="begin"/>
      </w:r>
      <w:r w:rsidR="000404C7">
        <w:instrText xml:space="preserve"> ADDIN EN.CITE &lt;EndNote&gt;&lt;Cite&gt;&lt;Author&gt;Dong&lt;/Author&gt;&lt;Year&gt;2021&lt;/Year&gt;&lt;RecNum&gt;37383&lt;/RecNum&gt;&lt;DisplayText&gt;&lt;style face="superscript"&gt;83&lt;/style&gt;&lt;/DisplayText&gt;&lt;record&gt;&lt;rec-number&gt;37383&lt;/rec-number&gt;&lt;foreign-keys&gt;&lt;key app="EN" db-id="r5ret2dtz5zsdced22nvf9tg0rrv0trsv2w9" timestamp="1632328271"&gt;37383&lt;/key&gt;&lt;/foreign-keys&gt;&lt;ref-type name="Journal Article"&gt;17&lt;/ref-type&gt;&lt;contributors&gt;&lt;authors&gt;&lt;author&gt;Dong, Ze&lt;/author&gt;&lt;author&gt;Li, Bei&lt;/author&gt;&lt;author&gt;Shang, Hua&lt;/author&gt;&lt;author&gt;Zhang, Peixin&lt;/author&gt;&lt;author&gt;Chen, Shixia&lt;/author&gt;&lt;author&gt;Yang, Jiangfeng&lt;/author&gt;&lt;author&gt;Zeng, Zheling&lt;/author&gt;&lt;author&gt;Wang, Jun&lt;/author&gt;&lt;author&gt;Deng, Shuguang&lt;/author&gt;&lt;/authors&gt;&lt;/contributors&gt;&lt;titles&gt;&lt;title&gt;Ultramicroporous carbon granules with narrow pore size distribution for efficient CH&amp;#xD;</w:instrText>
      </w:r>
      <w:r w:rsidR="000404C7">
        <w:rPr>
          <w:rFonts w:hint="eastAsia"/>
        </w:rPr>
        <w:instrText xml:space="preserve"> 4&amp;#xD; separation from coal</w:instrText>
      </w:r>
      <w:r w:rsidR="000404C7">
        <w:rPr>
          <w:rFonts w:hint="eastAsia"/>
        </w:rPr>
        <w:instrText>‐</w:instrText>
      </w:r>
      <w:r w:rsidR="000404C7">
        <w:rPr>
          <w:rFonts w:hint="eastAsia"/>
        </w:rPr>
        <w:instrText>bed gases&lt;/title&gt;&lt;secondary-title&gt;AIChE Journal&lt;/secondary-title&gt;&lt;/titles&gt;&lt;periodical&gt;&lt;full-title&gt;AIChE Journal&lt;/full-title&gt;&lt;abbr-1&gt;AlChE J.&lt;/abbr-1&gt;&lt;abbr-2&gt;AlChE J&lt;/abbr-2&gt;&lt;/periodical&gt;&lt;volume&gt;67&lt;/volume&gt;&lt;number&gt;9&lt;/number&gt;&lt;da</w:instrText>
      </w:r>
      <w:r w:rsidR="000404C7">
        <w:instrText>tes&gt;&lt;year&gt;2021&lt;/year&gt;&lt;/dates&gt;&lt;isbn&gt;0001-1541&amp;#xD;1547-5905&lt;/isbn&gt;&lt;urls&gt;&lt;/urls&gt;&lt;electronic-resource-num&gt;10.1002/aic.17281&lt;/electronic-resource-num&gt;&lt;/record&gt;&lt;/Cite&gt;&lt;/EndNote&gt;</w:instrText>
      </w:r>
      <w:r w:rsidR="000404C7">
        <w:fldChar w:fldCharType="separate"/>
      </w:r>
      <w:r w:rsidR="000404C7" w:rsidRPr="000404C7">
        <w:rPr>
          <w:noProof/>
          <w:vertAlign w:val="superscript"/>
        </w:rPr>
        <w:t>83</w:t>
      </w:r>
      <w:r w:rsidR="000404C7">
        <w:fldChar w:fldCharType="end"/>
      </w:r>
    </w:p>
    <w:p w14:paraId="573C1F0A" w14:textId="2840E094" w:rsidR="000404C7" w:rsidRDefault="000404C7" w:rsidP="00AE5072">
      <w:r>
        <w:t xml:space="preserve">84. </w:t>
      </w:r>
      <w:r w:rsidR="00F45B5A">
        <w:fldChar w:fldCharType="begin"/>
      </w:r>
      <w:r w:rsidR="00F45B5A">
        <w:instrText xml:space="preserve"> ADDIN EN.CITE &lt;EndNote&gt;&lt;Cite&gt;&lt;Author&gt;Du&lt;/Author&gt;&lt;Year&gt;2020&lt;/Year&gt;&lt;RecNum&gt;37382&lt;/RecNum&gt;&lt;DisplayText&gt;&lt;style face="superscript"&gt;84&lt;/style&gt;&lt;/DisplayText&gt;&lt;record&gt;&lt;rec-number&gt;37382&lt;/rec-number&gt;&lt;foreign-keys&gt;&lt;key app="EN" db-id="r5ret2dtz5zsdced22nvf9tg0rrv0trsv2w9" timestamp="1632328268"&gt;37382&lt;/key&gt;&lt;/foreign-keys&gt;&lt;ref-type name="Journal Article"&gt;17&lt;/ref-type&gt;&lt;contributors&gt;&lt;authors&gt;&lt;author&gt;Du, Shengjun&lt;/author&gt;&lt;author&gt;Wu, Ying&lt;/author&gt;&lt;author&gt;Wang, Xingjie&lt;/author&gt;&lt;author&gt;Xia, Qibin&lt;/author&gt;&lt;author&gt;Xiao, Jing&lt;</w:instrText>
      </w:r>
      <w:r w:rsidR="00F45B5A">
        <w:rPr>
          <w:rFonts w:hint="eastAsia"/>
        </w:rPr>
        <w:instrText>/author&gt;&lt;author&gt;Zhou, Xin&lt;/author&gt;&lt;author&gt;Li, Zhong&lt;/author&gt;&lt;/authors&gt;&lt;/contributors&gt;&lt;titles&gt;&lt;title&gt;Facile synthesis of ultramicroporous carbon adsorbents with ultra</w:instrText>
      </w:r>
      <w:r w:rsidR="00F45B5A">
        <w:rPr>
          <w:rFonts w:hint="eastAsia"/>
        </w:rPr>
        <w:instrText>‐</w:instrText>
      </w:r>
      <w:r w:rsidR="00F45B5A">
        <w:rPr>
          <w:rFonts w:hint="eastAsia"/>
        </w:rPr>
        <w:instrText>high&amp;#xD; &amp;#xD; CH&amp;#xD; 4&amp;#xD; &amp;#xD; uptake by in situ ionic activation&lt;/title&gt;&lt;secondary</w:instrText>
      </w:r>
      <w:r w:rsidR="00F45B5A">
        <w:instrText>-title&gt;AIChE Journal&lt;/secondary-title&gt;&lt;/titles&gt;&lt;periodical&gt;&lt;full-title&gt;AIChE Journal&lt;/full-title&gt;&lt;abbr-1&gt;AlChE J.&lt;/abbr-1&gt;&lt;abbr-2&gt;AlChE J&lt;/abbr-2&gt;&lt;/periodical&gt;&lt;volume&gt;66&lt;/volume&gt;&lt;number&gt;7&lt;/number&gt;&lt;dates&gt;&lt;year&gt;2020&lt;/year&gt;&lt;/dates&gt;&lt;isbn&gt;0001-1541&amp;#xD;1547-5905&lt;/isbn&gt;&lt;urls&gt;&lt;/urls&gt;&lt;electronic-resource-num&gt;10.1002/aic.16231&lt;/electronic-resource-num&gt;&lt;/record&gt;&lt;/Cite&gt;&lt;/EndNote&gt;</w:instrText>
      </w:r>
      <w:r w:rsidR="00F45B5A">
        <w:fldChar w:fldCharType="separate"/>
      </w:r>
      <w:r w:rsidR="00F45B5A" w:rsidRPr="00F45B5A">
        <w:rPr>
          <w:noProof/>
          <w:vertAlign w:val="superscript"/>
        </w:rPr>
        <w:t>84</w:t>
      </w:r>
      <w:r w:rsidR="00F45B5A">
        <w:fldChar w:fldCharType="end"/>
      </w:r>
    </w:p>
    <w:p w14:paraId="5BF45C10" w14:textId="215D76AF" w:rsidR="00F45B5A" w:rsidRDefault="00F45B5A" w:rsidP="00AE5072">
      <w:r>
        <w:t xml:space="preserve">85. </w:t>
      </w:r>
      <w:r>
        <w:fldChar w:fldCharType="begin"/>
      </w:r>
      <w:r>
        <w:instrText xml:space="preserve"> ADDIN EN.CITE &lt;EndNote&gt;&lt;Cite&gt;&lt;Author&gt;Hao&lt;/Author&gt;&lt;Year&gt;2013&lt;/Year&gt;&lt;RecNum&gt;37396&lt;/RecNum&gt;&lt;DisplayText&gt;&lt;style face="superscript"&gt;85&lt;/style&gt;&lt;/DisplayText&gt;&lt;record&gt;&lt;rec-number&gt;37396&lt;/rec-number&gt;&lt;foreign-keys&gt;&lt;key app="EN" db-id="r5ret2dtz5zsdced22nvf9tg0rrv0trsv2w9" timestamp="1632328321"&gt;37396&lt;/key&gt;&lt;/foreign-keys&gt;&lt;ref-type name="Journal Article"&gt;17&lt;/ref-type&gt;&lt;contributors&gt;&lt;authors&gt;&lt;author&gt;Hao, Shi Xiong&lt;/author&gt;&lt;author&gt;Yu, Zu Xiao&lt;/author&gt;&lt;author&gt;Liu, Xing Yong&lt;/author&gt;&lt;/authors&gt;&lt;/contributors&gt;&lt;titles&gt;&lt;title&gt;Surface Modification of Activated Carbon and its Effects on Methane Adsorption&lt;/title&gt;&lt;secondary-title&gt;Applied Mechanics and Materials&lt;/secondary-title&gt;&lt;/titles&gt;&lt;periodical&gt;&lt;full-title&gt;Applied Mechanics and Materials&lt;/full-title&gt;&lt;/periodical&gt;&lt;pages&gt;605-609&lt;/pages&gt;&lt;volume&gt;395-396&lt;/volume&gt;&lt;section&gt;605&lt;/section&gt;&lt;dates&gt;&lt;year&gt;2013&lt;/year&gt;&lt;/dates&gt;&lt;isbn&gt;1662-7482&lt;/isbn&gt;&lt;urls&gt;&lt;/urls&gt;&lt;electronic-resource-num&gt;10.4028/www.scientific.net/AMM.395-396.605&lt;/electronic-resource-num&gt;&lt;/record&gt;&lt;/Cite&gt;&lt;/EndNote&gt;</w:instrText>
      </w:r>
      <w:r>
        <w:fldChar w:fldCharType="separate"/>
      </w:r>
      <w:r w:rsidRPr="00F45B5A">
        <w:rPr>
          <w:noProof/>
          <w:vertAlign w:val="superscript"/>
        </w:rPr>
        <w:t>85</w:t>
      </w:r>
      <w:r>
        <w:fldChar w:fldCharType="end"/>
      </w:r>
    </w:p>
    <w:p w14:paraId="199EE368" w14:textId="164C8750" w:rsidR="004D1121" w:rsidRDefault="004D1121" w:rsidP="00AE5072">
      <w:r>
        <w:t xml:space="preserve">86. </w:t>
      </w:r>
      <w:r>
        <w:fldChar w:fldCharType="begin"/>
      </w:r>
      <w:r>
        <w:instrText xml:space="preserve"> ADDIN EN.CITE &lt;EndNote&gt;&lt;Cite&gt;&lt;Author&gt;Mirzaei&lt;/Author&gt;&lt;Year&gt;2020&lt;/Year&gt;&lt;RecNum&gt;37362&lt;/RecNum&gt;&lt;DisplayText&gt;&lt;style face="superscript"&gt;86&lt;/style&gt;&lt;/DisplayText&gt;&lt;record&gt;&lt;rec-number&gt;37362&lt;/rec-number&gt;&lt;foreign-keys&gt;&lt;key app="EN" db-id="r5ret2dtz5zsdced22nvf9tg0rrv0trsv2w9" timestamp="1632328149"&gt;37362&lt;/key&gt;&lt;/foreign-keys&gt;&lt;ref-type name="Journal Article"&gt;17&lt;/ref-type&gt;&lt;contributors&gt;&lt;authors&gt;&lt;author&gt;Mirzaei, Shohreh&lt;/author&gt;&lt;author&gt;Ahmadpour, Ali&lt;/author&gt;&lt;author&gt;Shahsavand, Akbar&lt;/author&gt;&lt;author&gt;Nakhaei Pour, Ali&lt;/author&gt;&lt;author&gt;LotfiKatooli, Leila&lt;/author&gt;&lt;author&gt;Garmroodi Asil, Ali&lt;/author&gt;&lt;author&gt;Pouladi, Babak&lt;/author&gt;&lt;author&gt;Arami-Niya, Arash&lt;/author&gt;&lt;/authors&gt;&lt;/contributors&gt;&lt;titles&gt;&lt;title&gt;Experimental and simulation study of the effect of surface functional groups decoration on CH4 and H2 storage capacity of microporous carbons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volume&gt;533&lt;/volume&gt;&lt;section&gt;147487&lt;/section&gt;&lt;dates&gt;&lt;year&gt;2020&lt;/year&gt;&lt;/dates&gt;&lt;isbn&gt;01694332&lt;/isbn&gt;&lt;urls&gt;&lt;/urls&gt;&lt;electronic-resource-num&gt;10.1016/j.apsusc.2020.147487&lt;/electronic-resource-num&gt;&lt;/record&gt;&lt;/Cite&gt;&lt;/EndNote&gt;</w:instrText>
      </w:r>
      <w:r>
        <w:fldChar w:fldCharType="separate"/>
      </w:r>
      <w:r w:rsidRPr="004D1121">
        <w:rPr>
          <w:noProof/>
          <w:vertAlign w:val="superscript"/>
        </w:rPr>
        <w:t>86</w:t>
      </w:r>
      <w:r>
        <w:fldChar w:fldCharType="end"/>
      </w:r>
    </w:p>
    <w:p w14:paraId="10EFB639" w14:textId="6F31061F" w:rsidR="004D1121" w:rsidRDefault="004D1121" w:rsidP="00AE5072">
      <w:r>
        <w:t xml:space="preserve">87. </w:t>
      </w:r>
      <w:r w:rsidR="00FE7EAC">
        <w:fldChar w:fldCharType="begin"/>
      </w:r>
      <w:r w:rsidR="00FE7EAC">
        <w:instrText xml:space="preserve"> ADDIN EN.CITE &lt;EndNote&gt;&lt;Cite&gt;&lt;Author&gt;Choi&lt;/Author&gt;&lt;Year&gt;2019&lt;/Year&gt;&lt;RecNum&gt;37356&lt;/RecNum&gt;&lt;DisplayText&gt;&lt;style face="superscript"&gt;87&lt;/style&gt;&lt;/DisplayText&gt;&lt;record&gt;&lt;rec-number&gt;37356&lt;/rec-number&gt;&lt;foreign-keys&gt;&lt;key app="EN" db-id="r5ret2dtz5zsdced22nvf9tg0rrv0trsv2w9" timestamp="1632328115"&gt;37356&lt;/key&gt;&lt;/foreign-keys&gt;&lt;ref-type name="Journal Article"&gt;17&lt;/ref-type&gt;&lt;contributors&gt;&lt;authors&gt;&lt;author&gt;Choi, Seokin&lt;/author&gt;&lt;author&gt;Alkhabbaz, Mustafa A.&lt;/author&gt;&lt;author&gt;Wang, Yuguo&lt;/author&gt;&lt;author&gt;Othman, Rashid M.&lt;/author&gt;&lt;author&gt;Choi, Minkee&lt;/author&gt;&lt;/authors&gt;&lt;/contributors&gt;&lt;titles&gt;&lt;title&gt;Unique thermal contraction of zeolite-templated carbons enabling micropore size tailoring and its effects on methane storage&lt;/title&gt;&lt;secondary-title&gt;Carbon&lt;/secondary-title&gt;&lt;/titles&gt;&lt;periodical&gt;&lt;full-title&gt;Carbon&lt;/full-title&gt;&lt;/periodical&gt;&lt;pages&gt;143-153&lt;/pages&gt;&lt;volume&gt;141&lt;/volume&gt;&lt;section&gt;143&lt;/section&gt;&lt;dates&gt;&lt;year&gt;2019&lt;/year&gt;&lt;/dates&gt;&lt;isbn&gt;00086223&lt;/isbn&gt;&lt;urls&gt;&lt;/urls&gt;&lt;electronic-resource-num&gt;10.1016/j.carbon.2018.09.045&lt;/electronic-resource-num&gt;&lt;/record&gt;&lt;/Cite&gt;&lt;/EndNote&gt;</w:instrText>
      </w:r>
      <w:r w:rsidR="00FE7EAC">
        <w:fldChar w:fldCharType="separate"/>
      </w:r>
      <w:r w:rsidR="00FE7EAC" w:rsidRPr="00FE7EAC">
        <w:rPr>
          <w:noProof/>
          <w:vertAlign w:val="superscript"/>
        </w:rPr>
        <w:t>87</w:t>
      </w:r>
      <w:r w:rsidR="00FE7EAC">
        <w:fldChar w:fldCharType="end"/>
      </w:r>
    </w:p>
    <w:p w14:paraId="46C4CF91" w14:textId="644C6768" w:rsidR="00FE7EAC" w:rsidRDefault="00FE7EAC" w:rsidP="00AE5072">
      <w:r>
        <w:t xml:space="preserve">88. </w:t>
      </w:r>
      <w:r w:rsidR="00A24F87">
        <w:fldChar w:fldCharType="begin"/>
      </w:r>
      <w:r w:rsidR="00A24F87">
        <w:instrText xml:space="preserve"> ADDIN EN.CITE &lt;EndNote&gt;&lt;Cite&gt;&lt;Author&gt;Xu&lt;/Author&gt;&lt;Year&gt;2018&lt;/Year&gt;&lt;RecNum&gt;37390&lt;/RecNum&gt;&lt;DisplayText&gt;&lt;style face="superscript"&gt;88&lt;/style&gt;&lt;/DisplayText&gt;&lt;record&gt;&lt;rec-number&gt;37390&lt;/rec-number&gt;&lt;foreign-keys&gt;&lt;key app="EN" db-id="r5ret2dtz5zsdced22nvf9tg0rrv0trsv2w9" timestamp="1632328296"&gt;37390&lt;/key&gt;&lt;/foreign-keys&gt;&lt;ref-type name="Journal Article"&gt;17&lt;/ref-type&gt;&lt;contributors&gt;&lt;authors&gt;&lt;author&gt;Yuxian Xu&lt;/author&gt;&lt;author&gt;Qingrong Qian&lt;/author&gt;&lt;author&gt;Xiaochuan Chen&lt;/author&gt;&lt;author&gt;Liren Xiao&lt;/author&gt;&lt;author&gt;Dan Wu&lt;/author&gt;&lt;author&gt;Yongjin Luo&lt;/author&gt;&lt;author&gt;Qinghua Chen&lt;/author&gt;&lt;/authors&gt;&lt;/contributors&gt;&lt;titles&gt;&lt;title&gt;Carbon molecular sieves from soybean straw-based activated carbon for CO2/CH4 separation&lt;/title&gt;&lt;secondary-title&gt;Carbon Letters&lt;/secondary-title&gt;&lt;/titles&gt;&lt;periodical&gt;&lt;full-title&gt;Carbon letters&lt;/full-title&gt;&lt;/periodical&gt;&lt;pages&gt;68-77&lt;/pages&gt;&lt;volume&gt;25&lt;/volume&gt;&lt;dates&gt;&lt;year&gt;2018&lt;/year&gt;&lt;/dates&gt;&lt;urls&gt;&lt;/urls&gt;&lt;electronic-resource-num&gt;10.5714/CL.2018.25.068&lt;/electronic-resource-num&gt;&lt;/record&gt;&lt;/Cite&gt;&lt;/EndNote&gt;</w:instrText>
      </w:r>
      <w:r w:rsidR="00A24F87">
        <w:fldChar w:fldCharType="separate"/>
      </w:r>
      <w:r w:rsidR="00A24F87" w:rsidRPr="00A24F87">
        <w:rPr>
          <w:noProof/>
          <w:vertAlign w:val="superscript"/>
        </w:rPr>
        <w:t>88</w:t>
      </w:r>
      <w:r w:rsidR="00A24F87">
        <w:fldChar w:fldCharType="end"/>
      </w:r>
    </w:p>
    <w:p w14:paraId="62280028" w14:textId="494D4EA6" w:rsidR="00A24F87" w:rsidRDefault="00DC780C" w:rsidP="00AE5072">
      <w:r>
        <w:t xml:space="preserve">89. </w:t>
      </w:r>
      <w:r>
        <w:fldChar w:fldCharType="begin"/>
      </w:r>
      <w:r>
        <w:instrText xml:space="preserve"> ADDIN EN.CITE &lt;EndNote&gt;&lt;Cite&gt;&lt;Author&gt;Yi&lt;/Author&gt;&lt;Year&gt;2013&lt;/Year&gt;&lt;RecNum&gt;36755&lt;/RecNum&gt;&lt;DisplayText&gt;&lt;style face="superscript"&gt;89&lt;/style&gt;&lt;/DisplayText&gt;&lt;record&gt;&lt;rec-number&gt;36755&lt;/rec-number&gt;&lt;foreign-keys&gt;&lt;key app="EN" db-id="r5ret2dtz5zsdced22nvf9tg0rrv0trsv2w9" timestamp="1626826990"&gt;36755&lt;/key&gt;&lt;/foreign-keys&gt;&lt;ref-type name="Journal Article"&gt;17&lt;/ref-type&gt;&lt;contributors&gt;&lt;authors&gt;&lt;author&gt;Yi, Honghong&lt;/author&gt;&lt;author&gt;Li, Fenrong&lt;/author&gt;&lt;author&gt;Ning, Ping&lt;/author&gt;&lt;author&gt;Tang, Xiaolong&lt;/author&gt;&lt;author&gt;Peng, Jinhui&lt;/author&gt;&lt;author&gt;Li, Yundong&lt;/author&gt;&lt;author&gt;Deng, Hua&lt;/author&gt;&lt;/authors&gt;&lt;/contributors&gt;&lt;titles&gt;&lt;title&gt;Adsorption separation of CO2, CH4, and N2 on microwave activated carbon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635-642&lt;/pages&gt;&lt;volume&gt;215-216&lt;/volume&gt;&lt;section&gt;635&lt;/section&gt;&lt;dates&gt;&lt;year&gt;2013&lt;/year&gt;&lt;/dates&gt;&lt;isbn&gt;13858947&lt;/isbn&gt;&lt;urls&gt;&lt;/urls&gt;&lt;electronic-resource-num&gt;10.1016/j.cej.2012.11.050&lt;/electronic-resource-num&gt;&lt;/record&gt;&lt;/Cite&gt;&lt;/EndNote&gt;</w:instrText>
      </w:r>
      <w:r>
        <w:fldChar w:fldCharType="separate"/>
      </w:r>
      <w:r w:rsidRPr="00DC780C">
        <w:rPr>
          <w:noProof/>
          <w:vertAlign w:val="superscript"/>
        </w:rPr>
        <w:t>89</w:t>
      </w:r>
      <w:r>
        <w:fldChar w:fldCharType="end"/>
      </w:r>
    </w:p>
    <w:p w14:paraId="35CF0847" w14:textId="727B138A" w:rsidR="00E110D1" w:rsidRDefault="00E110D1" w:rsidP="00AE5072">
      <w:r>
        <w:t xml:space="preserve">90. </w:t>
      </w:r>
      <w:r>
        <w:fldChar w:fldCharType="begin"/>
      </w:r>
      <w:r>
        <w:instrText xml:space="preserve"> ADDIN EN.CITE &lt;EndNote&gt;&lt;Cite&gt;&lt;Author&gt;Ashourirad&lt;/Author&gt;&lt;Year&gt;2015&lt;/Year&gt;&lt;RecNum&gt;37391&lt;/RecNum&gt;&lt;DisplayText&gt;&lt;style face="superscript"&gt;90&lt;/style&gt;&lt;/DisplayText&gt;&lt;record&gt;&lt;rec-number&gt;37391&lt;/rec-number&gt;&lt;foreign-keys&gt;&lt;key app="EN" db-id="r5ret2dtz5zsdced22nvf9tg0rrv0trsv2w9" timestamp="1632328301"&gt;37391&lt;/key&gt;&lt;/foreign-keys&gt;&lt;ref-type name="Journal Article"&gt;17&lt;/ref-type&gt;&lt;contributors&gt;&lt;authors&gt;&lt;author&gt;Ashourirad, Babak&lt;/author&gt;&lt;author&gt;Sekizkardes, Ali Kemal&lt;/author&gt;&lt;author&gt;Altarawneh, Suha&lt;/author&gt;&lt;author&gt;El-Kaderi, Hani M.&lt;/author&gt;&lt;/authors&gt;&lt;/contributors&gt;&lt;titles&gt;&lt;title&gt;Exceptional Gas Adsorption Properties by Nitrogen-Doped Porous Carbons Derived from Benzimidazole-Linked Polymers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1349-1358&lt;/pages&gt;&lt;volume&gt;27&lt;/volume&gt;&lt;number&gt;4&lt;/number&gt;&lt;section&gt;1349&lt;/section&gt;&lt;dates&gt;&lt;year&gt;2015&lt;/year&gt;&lt;/dates&gt;&lt;isbn&gt;0897-4756&amp;#xD;1520-5002&lt;/isbn&gt;&lt;urls&gt;&lt;/urls&gt;&lt;electronic-resource-num&gt;10.1021/cm504435m&lt;/electronic-resource-num&gt;&lt;/record&gt;&lt;/Cite&gt;&lt;/EndNote&gt;</w:instrText>
      </w:r>
      <w:r>
        <w:fldChar w:fldCharType="separate"/>
      </w:r>
      <w:r w:rsidRPr="00E110D1">
        <w:rPr>
          <w:noProof/>
          <w:vertAlign w:val="superscript"/>
        </w:rPr>
        <w:t>90</w:t>
      </w:r>
      <w:r>
        <w:fldChar w:fldCharType="end"/>
      </w:r>
    </w:p>
    <w:p w14:paraId="76A97796" w14:textId="3CF9B631" w:rsidR="00E110D1" w:rsidRDefault="007161A5" w:rsidP="00AE5072">
      <w:r>
        <w:rPr>
          <w:rFonts w:hint="eastAsia"/>
        </w:rPr>
        <w:t>9</w:t>
      </w:r>
      <w:r>
        <w:t xml:space="preserve">1. </w:t>
      </w:r>
      <w:r>
        <w:fldChar w:fldCharType="begin"/>
      </w:r>
      <w:r>
        <w:instrText xml:space="preserve"> ADDIN EN.CITE &lt;EndNote&gt;&lt;Cite&gt;&lt;Author&gt;Abdeljaoued&lt;/Author&gt;&lt;Year&gt;2018&lt;/Year&gt;&lt;RecNum&gt;37393&lt;/RecNum&gt;&lt;DisplayText&gt;&lt;style face="superscript"&gt;91&lt;/style&gt;&lt;/DisplayText&gt;&lt;record&gt;&lt;rec-number&gt;37393&lt;/rec-number&gt;&lt;foreign-keys&gt;&lt;key app="EN" db-id="r5ret2dtz5zsdced22nvf9tg0rrv0trsv2w9" timestamp="1632328307"&gt;37393&lt;/key&gt;&lt;/foreign-keys&gt;&lt;ref-type name="Journal Article"&gt;17&lt;/ref-type&gt;&lt;contributors&gt;&lt;authors&gt;&lt;author&gt;Abdeljaoued, Amna&lt;/author&gt;&lt;author&gt;Querejeta, Nausika&lt;/author&gt;&lt;author&gt;Durán, Inés&lt;/author&gt;&lt;author&gt;Álvarez-Gutiérrez, Noelia&lt;/author&gt;&lt;author&gt;Pevida, Covadonga&lt;/author&gt;&lt;author&gt;Chahbani, Mohamed&lt;/author&gt;&lt;/authors&gt;&lt;/contributors&gt;&lt;titles&gt;&lt;title&gt;Preparation and Evaluation of a Coconut Shell-Based Activated Carbon for CO2/CH4 Separation&lt;/title&gt;&lt;secondary-title&gt;Energies&lt;/secondary-title&gt;&lt;/titles&gt;&lt;periodical&gt;&lt;full-title&gt;Energies&lt;/full-title&gt;&lt;/periodical&gt;&lt;volume&gt;11&lt;/volume&gt;&lt;number&gt;7&lt;/number&gt;&lt;section&gt;1748&lt;/section&gt;&lt;dates&gt;&lt;year&gt;2018&lt;/year&gt;&lt;/dates&gt;&lt;isbn&gt;1996-1073&lt;/isbn&gt;&lt;urls&gt;&lt;/urls&gt;&lt;electronic-resource-num&gt;10.3390/en11071748&lt;/electronic-resource-num&gt;&lt;/record&gt;&lt;/Cite&gt;&lt;/EndNote&gt;</w:instrText>
      </w:r>
      <w:r>
        <w:fldChar w:fldCharType="separate"/>
      </w:r>
      <w:r w:rsidRPr="007161A5">
        <w:rPr>
          <w:noProof/>
          <w:vertAlign w:val="superscript"/>
        </w:rPr>
        <w:t>91</w:t>
      </w:r>
      <w:r>
        <w:fldChar w:fldCharType="end"/>
      </w:r>
    </w:p>
    <w:p w14:paraId="52CF52DC" w14:textId="0F6CAE25" w:rsidR="007161A5" w:rsidRDefault="007161A5" w:rsidP="00AE5072">
      <w:r>
        <w:t xml:space="preserve">92. </w:t>
      </w:r>
      <w:r w:rsidR="009B2589">
        <w:fldChar w:fldCharType="begin"/>
      </w:r>
      <w:r w:rsidR="009B2589">
        <w:instrText xml:space="preserve"> ADDIN EN.CITE &lt;EndNote&gt;&lt;Cite&gt;&lt;Author&gt;Park&lt;/Author&gt;&lt;Year&gt;2018&lt;/Year&gt;&lt;RecNum&gt;37364&lt;/RecNum&gt;&lt;DisplayText&gt;&lt;style face="superscript"&gt;92&lt;/style&gt;&lt;/DisplayText&gt;&lt;record&gt;&lt;rec-number&gt;37364&lt;/rec-number&gt;&lt;foreign-keys&gt;&lt;key app="EN" db-id="r5ret2dtz5zsdced22nvf9tg0rrv0trsv2w9" timestamp="1632328156"&gt;37364&lt;/key&gt;&lt;/foreign-keys&gt;&lt;ref-type name="Journal Article"&gt;17&lt;/ref-type&gt;&lt;contributors&gt;&lt;authors&gt;&lt;author&gt;Park, Jaewoo&lt;/author&gt;&lt;author&gt;Attia, Nour F.&lt;/author&gt;&lt;author&gt;Jung, Minji&lt;/author&gt;&lt;author&gt;Lee, Myoung Eun&lt;/author&gt;&lt;author&gt;Lee, Kiyoung&lt;/author&gt;&lt;author&gt;Chung, Jaewoo&lt;/author&gt;&lt;author&gt;Oh, Hyunchul&lt;/author&gt;&lt;/authors&gt;&lt;/contributors&gt;&lt;titles&gt;&lt;title&gt;Sustainable nanoporous carbon for CO2, CH4, N2, H2 adsorption and CO2/CH4 and CO2/N2 separation&lt;/title&gt;&lt;secondary-title&gt;Energy&lt;/secondary-title&gt;&lt;/titles&gt;&lt;periodical&gt;&lt;full-title&gt;Energy&lt;/full-title&gt;&lt;/periodical&gt;&lt;pages&gt;9-16&lt;/pages&gt;&lt;volume&gt;158&lt;/volume&gt;&lt;section&gt;9&lt;/section&gt;&lt;dates&gt;&lt;year&gt;2018&lt;/year&gt;&lt;/dates&gt;&lt;isbn&gt;03605442&lt;/isbn&gt;&lt;urls&gt;&lt;/urls&gt;&lt;electronic-resource-num&gt;10.1016/j.energy.2018.06.010&lt;/electronic-resource-num&gt;&lt;/record&gt;&lt;/Cite&gt;&lt;/EndNote&gt;</w:instrText>
      </w:r>
      <w:r w:rsidR="009B2589">
        <w:fldChar w:fldCharType="separate"/>
      </w:r>
      <w:r w:rsidR="009B2589" w:rsidRPr="009B2589">
        <w:rPr>
          <w:noProof/>
          <w:vertAlign w:val="superscript"/>
        </w:rPr>
        <w:t>92</w:t>
      </w:r>
      <w:r w:rsidR="009B2589">
        <w:fldChar w:fldCharType="end"/>
      </w:r>
    </w:p>
    <w:p w14:paraId="57616E79" w14:textId="7405E8EC" w:rsidR="009B2589" w:rsidRDefault="009B2589" w:rsidP="00AE5072">
      <w:r>
        <w:t xml:space="preserve">93. </w:t>
      </w:r>
      <w:r w:rsidR="00423B45">
        <w:fldChar w:fldCharType="begin"/>
      </w:r>
      <w:r w:rsidR="00423B45">
        <w:instrText xml:space="preserve"> ADDIN EN.CITE &lt;EndNote&gt;&lt;Cite&gt;&lt;Author&gt;Álvarez-Gutiérrez&lt;/Author&gt;&lt;Year&gt;2016&lt;/Year&gt;&lt;RecNum&gt;37374&lt;/RecNum&gt;&lt;DisplayText&gt;&lt;style face="superscript"&gt;93&lt;/style&gt;&lt;/DisplayText&gt;&lt;record&gt;&lt;rec-number&gt;37374&lt;/rec-number&gt;&lt;foreign-keys&gt;&lt;key app="EN" db-id="r5ret2dtz5zsdced22nvf9tg0rrv0trsv2w9" timestamp="1632328220"&gt;37374&lt;/key&gt;&lt;/foreign-keys&gt;&lt;ref-type name="Journal Article"&gt;17&lt;/ref-type&gt;&lt;contributors&gt;&lt;authors&gt;&lt;author&gt;Álvarez-Gutiérrez, Noelia&lt;/author&gt;&lt;author&gt;García, Susana&lt;/author&gt;&lt;author&gt;Gil, María Victoria&lt;/author&gt;&lt;author&gt;Rubiera, Fernando&lt;/author&gt;&lt;author&gt;Pevida, Covadonga&lt;/author&gt;&lt;/authors&gt;&lt;/contributors&gt;&lt;titles&gt;&lt;title&gt;Dynamic Performance of Biomass-Based Carbons for CO2/CH4 Separation. Approximation to a Pressure Swing Adsorption Process for Biogas Upgrading&lt;/title&gt;&lt;secondary-title&gt;Energy &amp;amp; Fuels&lt;/secondary-title&gt;&lt;/titles&gt;&lt;periodical&gt;&lt;full-title&gt;Energy &amp;amp; Fuels&lt;/full-title&gt;&lt;/periodical&gt;&lt;pages&gt;5005-5015&lt;/pages&gt;&lt;volume&gt;30&lt;/volume&gt;&lt;number&gt;6&lt;/number&gt;&lt;section&gt;5005&lt;/section&gt;&lt;dates&gt;&lt;year&gt;2016&lt;/year&gt;&lt;/dates&gt;&lt;isbn&gt;0887-0624&amp;#xD;1520-5029&lt;/isbn&gt;&lt;urls&gt;&lt;/urls&gt;&lt;electronic-resource-num&gt;10.1021/acs.energyfuels.6b00664&lt;/electronic-resource-num&gt;&lt;/record&gt;&lt;/Cite&gt;&lt;/EndNote&gt;</w:instrText>
      </w:r>
      <w:r w:rsidR="00423B45">
        <w:fldChar w:fldCharType="separate"/>
      </w:r>
      <w:r w:rsidR="00423B45" w:rsidRPr="00423B45">
        <w:rPr>
          <w:noProof/>
          <w:vertAlign w:val="superscript"/>
        </w:rPr>
        <w:t>93</w:t>
      </w:r>
      <w:r w:rsidR="00423B45">
        <w:fldChar w:fldCharType="end"/>
      </w:r>
    </w:p>
    <w:p w14:paraId="21C5918F" w14:textId="571AA937" w:rsidR="00423B45" w:rsidRDefault="00423B45" w:rsidP="00AE5072">
      <w:r>
        <w:t xml:space="preserve">94. </w:t>
      </w:r>
      <w:r w:rsidR="004A6703">
        <w:fldChar w:fldCharType="begin"/>
      </w:r>
      <w:r w:rsidR="004A6703">
        <w:instrText xml:space="preserve"> ADDIN EN.CITE &lt;EndNote&gt;&lt;Cite&gt;&lt;Author&gt;Machnikowski&lt;/Author&gt;&lt;Year&gt;2010&lt;/Year&gt;&lt;RecNum&gt;37392&lt;/RecNum&gt;&lt;DisplayText&gt;&lt;style face="superscript"&gt;94&lt;/style&gt;&lt;/DisplayText&gt;&lt;record&gt;&lt;rec-number&gt;37392&lt;/rec-number&gt;&lt;foreign-keys&gt;&lt;key app="EN" db-id="r5ret2dtz5zsdced22nvf9tg0rrv0trsv2w9" timestamp="1632328304"&gt;37392&lt;/key&gt;&lt;/foreign-keys&gt;&lt;ref-type name="Journal Article"&gt;17&lt;/ref-type&gt;&lt;contributors&gt;&lt;authors&gt;&lt;author&gt;Machnikowski, Jacek&lt;/author&gt;&lt;author&gt;Kierzek, Krzysztof&lt;/author&gt;&lt;author&gt;Lis, Krzysztof&lt;/author&gt;&lt;author&gt;Machnikowska, Helena&lt;/author&gt;&lt;author&gt;Czepirski, Leszek&lt;/author&gt;&lt;/authors&gt;&lt;/contributors&gt;&lt;titles&gt;&lt;title&gt;Tailoring Porosity Development in Monolithic Adsorbents Made of KOH-Activated Pitch Coke and Furfuryl Alcohol Binder for Methane Storage&lt;/title&gt;&lt;secondary-title&gt;Energy &amp;amp; Fuels&lt;/secondary-title&gt;&lt;/titles&gt;&lt;periodical&gt;&lt;full-title&gt;Energy &amp;amp; Fuels&lt;/full-title&gt;&lt;/periodical&gt;&lt;pages&gt;3410-3414&lt;/pages&gt;&lt;volume&gt;24&lt;/volume&gt;&lt;number&gt;6&lt;/number&gt;&lt;section&gt;3410&lt;/section&gt;&lt;dates&gt;&lt;year&gt;2010&lt;/year&gt;&lt;/dates&gt;&lt;isbn&gt;0887-0624&amp;#xD;1520-5029&lt;/isbn&gt;&lt;urls&gt;&lt;/urls&gt;&lt;electronic-resource-num&gt;10.1021/ef901536y&lt;/electronic-resource-num&gt;&lt;/record&gt;&lt;/Cite&gt;&lt;/EndNote&gt;</w:instrText>
      </w:r>
      <w:r w:rsidR="004A6703">
        <w:fldChar w:fldCharType="separate"/>
      </w:r>
      <w:r w:rsidR="004A6703" w:rsidRPr="004A6703">
        <w:rPr>
          <w:noProof/>
          <w:vertAlign w:val="superscript"/>
        </w:rPr>
        <w:t>94</w:t>
      </w:r>
      <w:r w:rsidR="004A6703">
        <w:fldChar w:fldCharType="end"/>
      </w:r>
    </w:p>
    <w:p w14:paraId="34DA84EA" w14:textId="21B7E1B6" w:rsidR="004A6703" w:rsidRDefault="004A6703" w:rsidP="00AE5072">
      <w:r>
        <w:t xml:space="preserve">95. </w:t>
      </w:r>
      <w:r w:rsidR="007324A7">
        <w:fldChar w:fldCharType="begin"/>
      </w:r>
      <w:r w:rsidR="007324A7">
        <w:instrText xml:space="preserve"> ADDIN EN.CITE &lt;EndNote&gt;&lt;Cite&gt;&lt;Author&gt;Ghalandari&lt;/Author&gt;&lt;Year&gt;2020&lt;/Year&gt;&lt;RecNum&gt;37365&lt;/RecNum&gt;&lt;DisplayText&gt;&lt;style face="superscript"&gt;95&lt;/style&gt;&lt;/DisplayText&gt;&lt;record&gt;&lt;rec-number&gt;37365&lt;/rec-number&gt;&lt;foreign-keys&gt;&lt;key app="EN" db-id="r5ret2dtz5zsdced22nvf9tg0rrv0trsv2w9" timestamp="1632328162"&gt;37365&lt;/key&gt;&lt;/foreign-keys&gt;&lt;ref-type name="Journal Article"&gt;17&lt;/ref-type&gt;&lt;contributors&gt;&lt;authors&gt;&lt;author&gt;Ghalandari, Vahab&lt;/author&gt;&lt;author&gt;Hashemipour, Hassan&lt;/author&gt;&lt;author&gt;Bagheri, Hamidreza&lt;/author&gt;&lt;/authors&gt;&lt;/contributors&gt;&lt;titles&gt;&lt;title&gt;Experimental and modeling investigation of adsorption equilibrium of CH4, CO2, and N2 on activated carbon and prediction of multi-component adsorption equilibrium&lt;/title&gt;&lt;secondary-title&gt;Fluid Phase Equilibria&lt;/secondary-title&gt;&lt;/titles&gt;&lt;volume&gt;508&lt;/volume&gt;&lt;section&gt;112433&lt;/section&gt;&lt;dates&gt;&lt;year&gt;2020&lt;/year&gt;&lt;/dates&gt;&lt;isbn&gt;03783812&lt;/isbn&gt;&lt;urls&gt;&lt;/urls&gt;&lt;electronic-resource-num&gt;10.1016/j.fluid.2019.112433&lt;/electronic-resource-num&gt;&lt;/record&gt;&lt;/Cite&gt;&lt;/EndNote&gt;</w:instrText>
      </w:r>
      <w:r w:rsidR="007324A7">
        <w:fldChar w:fldCharType="separate"/>
      </w:r>
      <w:r w:rsidR="007324A7" w:rsidRPr="007324A7">
        <w:rPr>
          <w:noProof/>
          <w:vertAlign w:val="superscript"/>
        </w:rPr>
        <w:t>95</w:t>
      </w:r>
      <w:r w:rsidR="007324A7">
        <w:fldChar w:fldCharType="end"/>
      </w:r>
    </w:p>
    <w:p w14:paraId="265ACAAD" w14:textId="2A329AEC" w:rsidR="007324A7" w:rsidRDefault="007324A7" w:rsidP="00AE5072">
      <w:r>
        <w:t xml:space="preserve">96. </w:t>
      </w:r>
      <w:r w:rsidR="00BE40BD">
        <w:fldChar w:fldCharType="begin"/>
      </w:r>
      <w:r w:rsidR="00BE40BD">
        <w:instrText xml:space="preserve"> ADDIN EN.CITE &lt;EndNote&gt;&lt;Cite&gt;&lt;Author&gt;Navarro Quirant&lt;/Author&gt;&lt;Year&gt;2020&lt;/Year&gt;&lt;RecNum&gt;37376&lt;/RecNum&gt;&lt;DisplayText&gt;&lt;style face="superscript"&gt;96&lt;/style&gt;&lt;/DisplayText&gt;&lt;record&gt;&lt;rec-number&gt;37376&lt;/rec-number&gt;&lt;foreign-keys&gt;&lt;key app="EN" db-id="r5ret2dtz5zsdced22nvf9tg0rrv0trsv2w9" timestamp="1632328231"&gt;37376&lt;/key&gt;&lt;/foreign-keys&gt;&lt;ref-type name="Journal Article"&gt;17&lt;/ref-type&gt;&lt;contributors&gt;&lt;authors&gt;&lt;author&gt;Navarro Quirant, P.&lt;/author&gt;&lt;author&gt;Cuadrado-Collados, C.&lt;/author&gt;&lt;author&gt;Romero-Anaya, A. J.&lt;/author&gt;&lt;author&gt;Silvestre Albero, J.&lt;/author&gt;&lt;author&gt;Martinez Escandell, M.&lt;/author&gt;&lt;/authors&gt;&lt;/contributors&gt;&lt;titles&gt;&lt;title&gt;Preparation of Porous Carbons from Petroleum Pitch and Polyaniline by Thermal Treatment for Methane Storage&lt;/title&gt;&lt;secondary-title&gt;Industrial &amp;amp; Engineering Chemistry Research&lt;/secondary-title&gt;&lt;/titles&gt;&lt;periodical&gt;&lt;full-title&gt;Industrial &amp;amp; engineering chemistry research&lt;/full-title&gt;&lt;/periodical&gt;&lt;pages&gt;5775-5785&lt;/pages&gt;&lt;volume&gt;59&lt;/volume&gt;&lt;number&gt;13&lt;/number&gt;&lt;section&gt;5775&lt;/section&gt;&lt;dates&gt;&lt;year&gt;2020&lt;/year&gt;&lt;/dates&gt;&lt;isbn&gt;0888-5885&amp;#xD;1520-5045&lt;/isbn&gt;&lt;urls&gt;&lt;/urls&gt;&lt;electronic-resource-num&gt;10.1021/acs.iecr.9b06501&lt;/electronic-resource-num&gt;&lt;/record&gt;&lt;/Cite&gt;&lt;/EndNote&gt;</w:instrText>
      </w:r>
      <w:r w:rsidR="00BE40BD">
        <w:fldChar w:fldCharType="separate"/>
      </w:r>
      <w:r w:rsidR="00BE40BD" w:rsidRPr="00BE40BD">
        <w:rPr>
          <w:noProof/>
          <w:vertAlign w:val="superscript"/>
        </w:rPr>
        <w:t>96</w:t>
      </w:r>
      <w:r w:rsidR="00BE40BD">
        <w:fldChar w:fldCharType="end"/>
      </w:r>
    </w:p>
    <w:p w14:paraId="726E19E9" w14:textId="402C39C2" w:rsidR="00BE40BD" w:rsidRDefault="00BE40BD" w:rsidP="00AE5072">
      <w:r>
        <w:t xml:space="preserve">97. </w:t>
      </w:r>
      <w:r w:rsidR="00C162D2">
        <w:fldChar w:fldCharType="begin"/>
      </w:r>
      <w:r w:rsidR="00C162D2">
        <w:instrText xml:space="preserve"> ADDIN EN.CITE &lt;EndNote&gt;&lt;Cite&gt;&lt;Author&gt;Attia&lt;/Author&gt;&lt;Year&gt;2020&lt;/Year&gt;&lt;RecNum&gt;37363&lt;/RecNum&gt;&lt;DisplayText&gt;&lt;style face="superscript"&gt;97&lt;/style&gt;&lt;/DisplayText&gt;&lt;record&gt;&lt;rec-number&gt;37363&lt;/rec-number&gt;&lt;foreign-keys&gt;&lt;key app="EN" db-id="r5ret2dtz5zsdced22nvf9tg0rrv0trsv2w9" timestamp="1632328153"&gt;37363&lt;/key&gt;&lt;/foreign-keys&gt;&lt;ref-type name="Journal Article"&gt;17&lt;/ref-type&gt;&lt;contributors&gt;&lt;authors&gt;&lt;author&gt;Attia, Nour F.&lt;/author&gt;&lt;author&gt;Jung, Minji&lt;/author&gt;&lt;author&gt;Park, Jaewoo&lt;/author&gt;&lt;author&gt;Cho, Se-Yeon&lt;/author&gt;&lt;author&gt;Oh, Hyunchul&lt;/author&gt;&lt;/authors&gt;&lt;/contributors&gt;&lt;titles&gt;&lt;title&gt;Facile synthesis of hybrid porous composites and its porous carbon for enhanced H2 and CH4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32797-32807&lt;/pages&gt;&lt;volume&gt;45&lt;/volume&gt;&lt;number&gt;57&lt;/number&gt;&lt;section&gt;32797&lt;/section&gt;&lt;dates&gt;&lt;year&gt;2020&lt;/year&gt;&lt;/dates&gt;&lt;isbn&gt;03603199&lt;/isbn&gt;&lt;urls&gt;&lt;/urls&gt;&lt;electronic-resource-num&gt;10.1016/j.ijhydene.2020.03.004&lt;/electronic-resource-num&gt;&lt;/record&gt;&lt;/Cite&gt;&lt;/EndNote&gt;</w:instrText>
      </w:r>
      <w:r w:rsidR="00C162D2">
        <w:fldChar w:fldCharType="separate"/>
      </w:r>
      <w:r w:rsidR="00C162D2" w:rsidRPr="00C162D2">
        <w:rPr>
          <w:noProof/>
          <w:vertAlign w:val="superscript"/>
        </w:rPr>
        <w:t>97</w:t>
      </w:r>
      <w:r w:rsidR="00C162D2">
        <w:fldChar w:fldCharType="end"/>
      </w:r>
    </w:p>
    <w:p w14:paraId="7BB0A090" w14:textId="16266D58" w:rsidR="00C162D2" w:rsidRDefault="00C162D2" w:rsidP="00AE5072">
      <w:r>
        <w:t xml:space="preserve">98. </w:t>
      </w:r>
      <w:r w:rsidR="00DC61C0">
        <w:fldChar w:fldCharType="begin"/>
      </w:r>
      <w:r w:rsidR="00DC61C0">
        <w:instrText xml:space="preserve"> ADDIN EN.CITE &lt;EndNote&gt;&lt;Cite&gt;&lt;Author&gt;Pan&lt;/Author&gt;&lt;Year&gt;2016&lt;/Year&gt;&lt;RecNum&gt;37377&lt;/RecNum&gt;&lt;DisplayText&gt;&lt;style face="superscript"&gt;98&lt;/style&gt;&lt;/DisplayText&gt;&lt;record&gt;&lt;rec-number&gt;37377&lt;/rec-number&gt;&lt;foreign-keys&gt;&lt;key app="EN" db-id="r5ret2dtz5zsdced22nvf9tg0rrv0trsv2w9" timestamp="1632328241"&gt;37377&lt;/key&gt;&lt;/foreign-keys&gt;&lt;ref-type name="Journal Article"&gt;17&lt;/ref-type&gt;&lt;contributors&gt;&lt;authors&gt;&lt;author&gt;Pan, Hongyan&lt;/author&gt;&lt;author&gt;Yi, Yun&lt;/author&gt;&lt;author&gt;Lin, Qian&lt;/author&gt;&lt;author&gt;Xiang, Guangyan&lt;/author&gt;&lt;author&gt;Zhang, Yu&lt;/author&gt;&lt;author&gt;Liu, Fei&lt;/author&gt;&lt;/authors&gt;&lt;/contributors&gt;&lt;titles&gt;&lt;title&gt;Effect of Surface Chemistry and Textural Properties of Activated Carbons for CH4 Selective Adsorption through Low-Concentration Coal Bed Methane&lt;/title&gt;&lt;secondary-title&gt;Journal of Chemical &amp;amp; Engineering Data&lt;/secondary-title&gt;&lt;/titles&gt;&lt;periodical&gt;&lt;full-title&gt;Journal of Chemical &amp;amp; Engineering Data&lt;/full-title&gt;&lt;abbr-1&gt;J. Chem. Eng. Data&lt;/abbr-1&gt;&lt;/periodical&gt;&lt;pages&gt;2120-2127&lt;/pages&gt;&lt;volume&gt;61&lt;/volume&gt;&lt;number&gt;6&lt;/number&gt;&lt;section&gt;2120&lt;/section&gt;&lt;dates&gt;&lt;year&gt;2016&lt;/year&gt;&lt;/dates&gt;&lt;isbn&gt;0021-9568&amp;#xD;1520-5134&lt;/isbn&gt;&lt;urls&gt;&lt;/urls&gt;&lt;electronic-resource-num&gt;10.1021/acs.jced.6b00066&lt;/electronic-resource-num&gt;&lt;/record&gt;&lt;/Cite&gt;&lt;/EndNote&gt;</w:instrText>
      </w:r>
      <w:r w:rsidR="00DC61C0">
        <w:fldChar w:fldCharType="separate"/>
      </w:r>
      <w:r w:rsidR="00DC61C0" w:rsidRPr="00DC61C0">
        <w:rPr>
          <w:noProof/>
          <w:vertAlign w:val="superscript"/>
        </w:rPr>
        <w:t>98</w:t>
      </w:r>
      <w:r w:rsidR="00DC61C0">
        <w:fldChar w:fldCharType="end"/>
      </w:r>
    </w:p>
    <w:p w14:paraId="5B3D76C0" w14:textId="5A18D5B9" w:rsidR="00DC61C0" w:rsidRDefault="00DC61C0" w:rsidP="00AE5072">
      <w:pPr>
        <w:rPr>
          <w:rFonts w:hint="eastAsia"/>
        </w:rPr>
      </w:pPr>
      <w:r>
        <w:t xml:space="preserve">99. </w:t>
      </w:r>
    </w:p>
    <w:p w14:paraId="56286C75" w14:textId="77777777" w:rsidR="00C15B57" w:rsidRDefault="00C15B57" w:rsidP="00AE5072"/>
    <w:p w14:paraId="3587889B" w14:textId="77777777" w:rsidR="00165697" w:rsidRDefault="00165697" w:rsidP="00165697"/>
    <w:p w14:paraId="54EAF1BB" w14:textId="77777777" w:rsidR="00C60000" w:rsidRDefault="00C60000" w:rsidP="00C60000"/>
    <w:p w14:paraId="51129390" w14:textId="1467C3C3" w:rsidR="00C521A6" w:rsidRPr="00351775" w:rsidRDefault="00351775" w:rsidP="00351775">
      <w:pPr>
        <w:jc w:val="center"/>
        <w:rPr>
          <w:b/>
          <w:bCs/>
          <w:sz w:val="32"/>
          <w:szCs w:val="32"/>
        </w:rPr>
      </w:pPr>
      <w:r w:rsidRPr="00351775">
        <w:rPr>
          <w:b/>
          <w:bCs/>
          <w:sz w:val="32"/>
          <w:szCs w:val="32"/>
        </w:rPr>
        <w:t>References</w:t>
      </w:r>
    </w:p>
    <w:p w14:paraId="2B213A12" w14:textId="77777777" w:rsidR="00DC61C0" w:rsidRPr="00DC61C0" w:rsidRDefault="00C521A6" w:rsidP="00DC61C0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C61C0" w:rsidRPr="00DC61C0">
        <w:t>1.</w:t>
      </w:r>
      <w:r w:rsidR="00DC61C0" w:rsidRPr="00DC61C0">
        <w:tab/>
        <w:t xml:space="preserve">Saha, D.; Nelson, K.; Chen, J.; Lu, Y.; Ozcan, S., Adsorption of CO2, CH4, and N2in Micro-Mesoporous Nanographene: A Comparative Study. </w:t>
      </w:r>
      <w:r w:rsidR="00DC61C0" w:rsidRPr="00DC61C0">
        <w:rPr>
          <w:i/>
        </w:rPr>
        <w:t xml:space="preserve">J. Chem. Eng. Data </w:t>
      </w:r>
      <w:r w:rsidR="00DC61C0" w:rsidRPr="00DC61C0">
        <w:rPr>
          <w:b/>
        </w:rPr>
        <w:t>2015,</w:t>
      </w:r>
      <w:r w:rsidR="00DC61C0" w:rsidRPr="00DC61C0">
        <w:t xml:space="preserve"> </w:t>
      </w:r>
      <w:r w:rsidR="00DC61C0" w:rsidRPr="00DC61C0">
        <w:rPr>
          <w:i/>
        </w:rPr>
        <w:t>60</w:t>
      </w:r>
      <w:r w:rsidR="00DC61C0" w:rsidRPr="00DC61C0">
        <w:t>, (9), 2636-2645.</w:t>
      </w:r>
    </w:p>
    <w:p w14:paraId="77ACD20A" w14:textId="77777777" w:rsidR="00DC61C0" w:rsidRPr="00DC61C0" w:rsidRDefault="00DC61C0" w:rsidP="00DC61C0">
      <w:pPr>
        <w:pStyle w:val="EndNoteBibliography"/>
        <w:spacing w:after="0"/>
      </w:pPr>
      <w:r w:rsidRPr="00DC61C0">
        <w:lastRenderedPageBreak/>
        <w:t>2.</w:t>
      </w:r>
      <w:r w:rsidRPr="00DC61C0">
        <w:tab/>
        <w:t xml:space="preserve">Rashidi, N. A.; Yusup, S., Potential of palm kernel shell as activated carbon precursors through single stage activation technique for carbon dioxide adsorption. </w:t>
      </w:r>
      <w:r w:rsidRPr="00DC61C0">
        <w:rPr>
          <w:i/>
        </w:rPr>
        <w:t xml:space="preserve">Journal of Cleaner Production </w:t>
      </w:r>
      <w:r w:rsidRPr="00DC61C0">
        <w:rPr>
          <w:b/>
        </w:rPr>
        <w:t>2017,</w:t>
      </w:r>
      <w:r w:rsidRPr="00DC61C0">
        <w:t xml:space="preserve"> </w:t>
      </w:r>
      <w:r w:rsidRPr="00DC61C0">
        <w:rPr>
          <w:i/>
        </w:rPr>
        <w:t>168</w:t>
      </w:r>
      <w:r w:rsidRPr="00DC61C0">
        <w:t>, 474-486.</w:t>
      </w:r>
    </w:p>
    <w:p w14:paraId="770DDCCB" w14:textId="77777777" w:rsidR="00DC61C0" w:rsidRPr="00DC61C0" w:rsidRDefault="00DC61C0" w:rsidP="00DC61C0">
      <w:pPr>
        <w:pStyle w:val="EndNoteBibliography"/>
        <w:spacing w:after="0"/>
      </w:pPr>
      <w:r w:rsidRPr="00DC61C0">
        <w:t>3.</w:t>
      </w:r>
      <w:r w:rsidRPr="00DC61C0">
        <w:tab/>
        <w:t xml:space="preserve">Heavy, S., High-Pressure Adsorption Equilibria of Methane and Carbon Dioxide on Several Activated Carbons. </w:t>
      </w:r>
      <w:r w:rsidRPr="00DC61C0">
        <w:rPr>
          <w:i/>
        </w:rPr>
        <w:t xml:space="preserve">J. Chem. Eng. Data </w:t>
      </w:r>
      <w:r w:rsidRPr="00DC61C0">
        <w:rPr>
          <w:b/>
        </w:rPr>
        <w:t>2005,</w:t>
      </w:r>
      <w:r w:rsidRPr="00DC61C0">
        <w:t xml:space="preserve"> </w:t>
      </w:r>
      <w:r w:rsidRPr="00DC61C0">
        <w:rPr>
          <w:i/>
        </w:rPr>
        <w:t>50</w:t>
      </w:r>
      <w:r w:rsidRPr="00DC61C0">
        <w:t>, 369-376.</w:t>
      </w:r>
    </w:p>
    <w:p w14:paraId="01E1A9AB" w14:textId="77777777" w:rsidR="00DC61C0" w:rsidRPr="00DC61C0" w:rsidRDefault="00DC61C0" w:rsidP="00DC61C0">
      <w:pPr>
        <w:pStyle w:val="EndNoteBibliography"/>
        <w:spacing w:after="0"/>
      </w:pPr>
      <w:r w:rsidRPr="00DC61C0">
        <w:t>4.</w:t>
      </w:r>
      <w:r w:rsidRPr="00DC61C0">
        <w:tab/>
        <w:t xml:space="preserve">Azevedo, D. C. S.; Araújo, J. C. S.; Bastos-Neto, M.; Torres, A. E. B.; Jaguaribe, E. F.; Cavalcante, C. L., Microporous activated carbon prepared from coconut shells using chemical activation with zinc chloride. </w:t>
      </w:r>
      <w:r w:rsidRPr="00DC61C0">
        <w:rPr>
          <w:i/>
        </w:rPr>
        <w:t xml:space="preserve">Micropor. Mesopor. Mater. </w:t>
      </w:r>
      <w:r w:rsidRPr="00DC61C0">
        <w:rPr>
          <w:b/>
        </w:rPr>
        <w:t>2007,</w:t>
      </w:r>
      <w:r w:rsidRPr="00DC61C0">
        <w:t xml:space="preserve"> </w:t>
      </w:r>
      <w:r w:rsidRPr="00DC61C0">
        <w:rPr>
          <w:i/>
        </w:rPr>
        <w:t>100</w:t>
      </w:r>
      <w:r w:rsidRPr="00DC61C0">
        <w:t>, (1-3), 361-364.</w:t>
      </w:r>
    </w:p>
    <w:p w14:paraId="0C7D949C" w14:textId="77777777" w:rsidR="00DC61C0" w:rsidRPr="00DC61C0" w:rsidRDefault="00DC61C0" w:rsidP="00DC61C0">
      <w:pPr>
        <w:pStyle w:val="EndNoteBibliography"/>
        <w:spacing w:after="0"/>
      </w:pPr>
      <w:r w:rsidRPr="00DC61C0">
        <w:t>5.</w:t>
      </w:r>
      <w:r w:rsidRPr="00DC61C0">
        <w:tab/>
        <w:t xml:space="preserve">Wang, X.; Lee, B.; Chua, H. T., Methane desorption and adsorption measurements on activated carbon in 281–343 K and pressures to 1.2 MPa. </w:t>
      </w:r>
      <w:r w:rsidRPr="00DC61C0">
        <w:rPr>
          <w:i/>
        </w:rPr>
        <w:t xml:space="preserve">Journal of Thermal Analysis and Calorimetry </w:t>
      </w:r>
      <w:r w:rsidRPr="00DC61C0">
        <w:rPr>
          <w:b/>
        </w:rPr>
        <w:t>2011,</w:t>
      </w:r>
      <w:r w:rsidRPr="00DC61C0">
        <w:t xml:space="preserve"> </w:t>
      </w:r>
      <w:r w:rsidRPr="00DC61C0">
        <w:rPr>
          <w:i/>
        </w:rPr>
        <w:t>110</w:t>
      </w:r>
      <w:r w:rsidRPr="00DC61C0">
        <w:t>, (3), 1475-1485.</w:t>
      </w:r>
    </w:p>
    <w:p w14:paraId="4295C064" w14:textId="77777777" w:rsidR="00DC61C0" w:rsidRPr="00DC61C0" w:rsidRDefault="00DC61C0" w:rsidP="00DC61C0">
      <w:pPr>
        <w:pStyle w:val="EndNoteBibliography"/>
        <w:spacing w:after="0"/>
      </w:pPr>
      <w:r w:rsidRPr="00DC61C0">
        <w:t>6.</w:t>
      </w:r>
      <w:r w:rsidRPr="00DC61C0">
        <w:tab/>
        <w:t xml:space="preserve">Zhang, Z.; Xu, M.; Wang, H.; Li, Z., Enhancement of CO2 adsorption on high surface area activated carbon modified by N2, H2 and ammonia. </w:t>
      </w:r>
      <w:r w:rsidRPr="00DC61C0">
        <w:rPr>
          <w:i/>
        </w:rPr>
        <w:t xml:space="preserve">Chem. Eng. J. </w:t>
      </w:r>
      <w:r w:rsidRPr="00DC61C0">
        <w:rPr>
          <w:b/>
        </w:rPr>
        <w:t>2010,</w:t>
      </w:r>
      <w:r w:rsidRPr="00DC61C0">
        <w:t xml:space="preserve"> </w:t>
      </w:r>
      <w:r w:rsidRPr="00DC61C0">
        <w:rPr>
          <w:i/>
        </w:rPr>
        <w:t>160</w:t>
      </w:r>
      <w:r w:rsidRPr="00DC61C0">
        <w:t>, (2), 571-577.</w:t>
      </w:r>
    </w:p>
    <w:p w14:paraId="59B617B3" w14:textId="77777777" w:rsidR="00DC61C0" w:rsidRPr="00DC61C0" w:rsidRDefault="00DC61C0" w:rsidP="00DC61C0">
      <w:pPr>
        <w:pStyle w:val="EndNoteBibliography"/>
        <w:spacing w:after="0"/>
      </w:pPr>
      <w:r w:rsidRPr="00DC61C0">
        <w:t>7.</w:t>
      </w:r>
      <w:r w:rsidRPr="00DC61C0">
        <w:tab/>
        <w:t xml:space="preserve">Shao, X.; Feng, Z.; Xue, R.; Ma, C.; Wang, W.; Peng, X.; Cao, D., Adsorption of CO2, CH4, CO2/N2 and CO2/CH4 in novel activated carbon beads: Preparation, measurements and simulation. </w:t>
      </w:r>
      <w:r w:rsidRPr="00DC61C0">
        <w:rPr>
          <w:i/>
        </w:rPr>
        <w:t xml:space="preserve">AlChE J. </w:t>
      </w:r>
      <w:r w:rsidRPr="00DC61C0">
        <w:rPr>
          <w:b/>
        </w:rPr>
        <w:t>2011,</w:t>
      </w:r>
      <w:r w:rsidRPr="00DC61C0">
        <w:t xml:space="preserve"> </w:t>
      </w:r>
      <w:r w:rsidRPr="00DC61C0">
        <w:rPr>
          <w:i/>
        </w:rPr>
        <w:t>57</w:t>
      </w:r>
      <w:r w:rsidRPr="00DC61C0">
        <w:t>, (11), 3042-3051.</w:t>
      </w:r>
    </w:p>
    <w:p w14:paraId="7EA3F771" w14:textId="77777777" w:rsidR="00DC61C0" w:rsidRPr="00DC61C0" w:rsidRDefault="00DC61C0" w:rsidP="00DC61C0">
      <w:pPr>
        <w:pStyle w:val="EndNoteBibliography"/>
        <w:spacing w:after="0"/>
      </w:pPr>
      <w:r w:rsidRPr="00DC61C0">
        <w:t>8.</w:t>
      </w:r>
      <w:r w:rsidRPr="00DC61C0">
        <w:tab/>
        <w:t xml:space="preserve">Ning, P.; Li, F.; Yi, H.; Tang, X.; Peng, J.; Li, Y.; He, D.; Deng, H., Adsorption equilibrium of methane and carbon dioxide on microwave-activated carbon. </w:t>
      </w:r>
      <w:r w:rsidRPr="00DC61C0">
        <w:rPr>
          <w:i/>
        </w:rPr>
        <w:t xml:space="preserve">Sep. Purif. Technol. </w:t>
      </w:r>
      <w:r w:rsidRPr="00DC61C0">
        <w:rPr>
          <w:b/>
        </w:rPr>
        <w:t>2012,</w:t>
      </w:r>
      <w:r w:rsidRPr="00DC61C0">
        <w:t xml:space="preserve"> </w:t>
      </w:r>
      <w:r w:rsidRPr="00DC61C0">
        <w:rPr>
          <w:i/>
        </w:rPr>
        <w:t>98</w:t>
      </w:r>
      <w:r w:rsidRPr="00DC61C0">
        <w:t>, 321-326.</w:t>
      </w:r>
    </w:p>
    <w:p w14:paraId="2B32153E" w14:textId="77777777" w:rsidR="00DC61C0" w:rsidRPr="00DC61C0" w:rsidRDefault="00DC61C0" w:rsidP="00DC61C0">
      <w:pPr>
        <w:pStyle w:val="EndNoteBibliography"/>
        <w:spacing w:after="0"/>
      </w:pPr>
      <w:r w:rsidRPr="00DC61C0">
        <w:t>9.</w:t>
      </w:r>
      <w:r w:rsidRPr="00DC61C0">
        <w:tab/>
        <w:t xml:space="preserve">Thiruvenkatachari, R.; Su, S.; Yu, X. X., Carbon fibre composite for ventilation air methane (VAM) capture. </w:t>
      </w:r>
      <w:r w:rsidRPr="00DC61C0">
        <w:rPr>
          <w:i/>
        </w:rPr>
        <w:t xml:space="preserve">J. Hazard. Mater. </w:t>
      </w:r>
      <w:r w:rsidRPr="00DC61C0">
        <w:rPr>
          <w:b/>
        </w:rPr>
        <w:t>2009,</w:t>
      </w:r>
      <w:r w:rsidRPr="00DC61C0">
        <w:t xml:space="preserve"> </w:t>
      </w:r>
      <w:r w:rsidRPr="00DC61C0">
        <w:rPr>
          <w:i/>
        </w:rPr>
        <w:t>172</w:t>
      </w:r>
      <w:r w:rsidRPr="00DC61C0">
        <w:t>, (2-3), 1505-11.</w:t>
      </w:r>
    </w:p>
    <w:p w14:paraId="46D63A8C" w14:textId="77777777" w:rsidR="00DC61C0" w:rsidRPr="00DC61C0" w:rsidRDefault="00DC61C0" w:rsidP="00DC61C0">
      <w:pPr>
        <w:pStyle w:val="EndNoteBibliography"/>
        <w:spacing w:after="0"/>
      </w:pPr>
      <w:r w:rsidRPr="00DC61C0">
        <w:t>10.</w:t>
      </w:r>
      <w:r w:rsidRPr="00DC61C0">
        <w:tab/>
        <w:t xml:space="preserve">Lozano-Castello, D.; Cazorla-Amoro´s, D.; Linares-Solano, A., Powdered Activated Carbons and Activated Carbon Fibers for Methane Storage: A Comparative Study. </w:t>
      </w:r>
      <w:r w:rsidRPr="00DC61C0">
        <w:rPr>
          <w:i/>
        </w:rPr>
        <w:t xml:space="preserve">Energy &amp; Fuels </w:t>
      </w:r>
      <w:r w:rsidRPr="00DC61C0">
        <w:rPr>
          <w:b/>
        </w:rPr>
        <w:t>2002,</w:t>
      </w:r>
      <w:r w:rsidRPr="00DC61C0">
        <w:t xml:space="preserve"> </w:t>
      </w:r>
      <w:r w:rsidRPr="00DC61C0">
        <w:rPr>
          <w:i/>
        </w:rPr>
        <w:t>16</w:t>
      </w:r>
      <w:r w:rsidRPr="00DC61C0">
        <w:t>, 1321-1328.</w:t>
      </w:r>
    </w:p>
    <w:p w14:paraId="1C2E0E3D" w14:textId="77777777" w:rsidR="00DC61C0" w:rsidRPr="00DC61C0" w:rsidRDefault="00DC61C0" w:rsidP="00DC61C0">
      <w:pPr>
        <w:pStyle w:val="EndNoteBibliography"/>
        <w:spacing w:after="0"/>
      </w:pPr>
      <w:r w:rsidRPr="00DC61C0">
        <w:t>11.</w:t>
      </w:r>
      <w:r w:rsidRPr="00DC61C0">
        <w:tab/>
        <w:t xml:space="preserve">Lee, J.-W.; Balathanigaimani, M. S.; Kang, H.-C.; Shim, W.-G.; Kim, C.; Moon, H., Methane Storage on Phenol-Based Activated Carbons at (293.15, 303.15, and 313.15) K. </w:t>
      </w:r>
      <w:r w:rsidRPr="00DC61C0">
        <w:rPr>
          <w:i/>
        </w:rPr>
        <w:t xml:space="preserve">J. Chem. Eng. Data </w:t>
      </w:r>
      <w:r w:rsidRPr="00DC61C0">
        <w:rPr>
          <w:b/>
        </w:rPr>
        <w:t>2007,</w:t>
      </w:r>
      <w:r w:rsidRPr="00DC61C0">
        <w:t xml:space="preserve"> </w:t>
      </w:r>
      <w:r w:rsidRPr="00DC61C0">
        <w:rPr>
          <w:i/>
        </w:rPr>
        <w:t>52</w:t>
      </w:r>
      <w:r w:rsidRPr="00DC61C0">
        <w:t>, 66-70.</w:t>
      </w:r>
    </w:p>
    <w:p w14:paraId="4FB5AADF" w14:textId="77777777" w:rsidR="00DC61C0" w:rsidRPr="00DC61C0" w:rsidRDefault="00DC61C0" w:rsidP="00DC61C0">
      <w:pPr>
        <w:pStyle w:val="EndNoteBibliography"/>
        <w:spacing w:after="0"/>
      </w:pPr>
      <w:r w:rsidRPr="00DC61C0">
        <w:t>12.</w:t>
      </w:r>
      <w:r w:rsidRPr="00DC61C0">
        <w:tab/>
        <w:t xml:space="preserve">Wang, X.; French, J.; Kandadai, S.; Chua, H. T., Adsorption Measurements of Methane on Activated Carbon in the Temperature Range (281 to 343) K and Pressures to 1.2 MPa. </w:t>
      </w:r>
      <w:r w:rsidRPr="00DC61C0">
        <w:rPr>
          <w:i/>
        </w:rPr>
        <w:t xml:space="preserve">J. Chem. Eng. Data </w:t>
      </w:r>
      <w:r w:rsidRPr="00DC61C0">
        <w:rPr>
          <w:b/>
        </w:rPr>
        <w:t>2010,</w:t>
      </w:r>
      <w:r w:rsidRPr="00DC61C0">
        <w:t xml:space="preserve"> </w:t>
      </w:r>
      <w:r w:rsidRPr="00DC61C0">
        <w:rPr>
          <w:i/>
        </w:rPr>
        <w:t>55</w:t>
      </w:r>
      <w:r w:rsidRPr="00DC61C0">
        <w:t>, 2700–2706.</w:t>
      </w:r>
    </w:p>
    <w:p w14:paraId="05C2BD15" w14:textId="77777777" w:rsidR="00DC61C0" w:rsidRPr="00DC61C0" w:rsidRDefault="00DC61C0" w:rsidP="00DC61C0">
      <w:pPr>
        <w:pStyle w:val="EndNoteBibliography"/>
        <w:spacing w:after="0"/>
      </w:pPr>
      <w:r w:rsidRPr="00DC61C0">
        <w:t>13.</w:t>
      </w:r>
      <w:r w:rsidRPr="00DC61C0">
        <w:tab/>
        <w:t xml:space="preserve">Loh, W. S.; Rahman, K. A.; Chakraborty, A.; Saha, B. B.; Choo, Y. S.; Khoo, B. C.; Ng, K. C., Improved Isotherm Data for Adsorption of Methane on Activated Carbons. </w:t>
      </w:r>
      <w:r w:rsidRPr="00DC61C0">
        <w:rPr>
          <w:i/>
        </w:rPr>
        <w:t xml:space="preserve">J. Chem. Eng. Data </w:t>
      </w:r>
      <w:r w:rsidRPr="00DC61C0">
        <w:rPr>
          <w:b/>
        </w:rPr>
        <w:t>2010,</w:t>
      </w:r>
      <w:r w:rsidRPr="00DC61C0">
        <w:t xml:space="preserve"> </w:t>
      </w:r>
      <w:r w:rsidRPr="00DC61C0">
        <w:rPr>
          <w:i/>
        </w:rPr>
        <w:t>55</w:t>
      </w:r>
      <w:r w:rsidRPr="00DC61C0">
        <w:t>, 2840–2847.</w:t>
      </w:r>
    </w:p>
    <w:p w14:paraId="40AE472E" w14:textId="77777777" w:rsidR="00DC61C0" w:rsidRPr="00DC61C0" w:rsidRDefault="00DC61C0" w:rsidP="00DC61C0">
      <w:pPr>
        <w:pStyle w:val="EndNoteBibliography"/>
        <w:spacing w:after="0"/>
      </w:pPr>
      <w:r w:rsidRPr="00DC61C0">
        <w:t>14.</w:t>
      </w:r>
      <w:r w:rsidRPr="00DC61C0">
        <w:tab/>
        <w:t xml:space="preserve">Abdulsalam, J.; Mulopo, J.; Bada, S. O.; Oboirien, B., Equilibria and Isosteric Heat of Adsorption of Methane on Activated Carbons Derived from South African Coal Discards. </w:t>
      </w:r>
      <w:r w:rsidRPr="00DC61C0">
        <w:rPr>
          <w:i/>
        </w:rPr>
        <w:t xml:space="preserve">ACS Omega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5</w:t>
      </w:r>
      <w:r w:rsidRPr="00DC61C0">
        <w:t>, (50), 32530-32539.</w:t>
      </w:r>
    </w:p>
    <w:p w14:paraId="4886DD24" w14:textId="77777777" w:rsidR="00DC61C0" w:rsidRPr="00DC61C0" w:rsidRDefault="00DC61C0" w:rsidP="00DC61C0">
      <w:pPr>
        <w:pStyle w:val="EndNoteBibliography"/>
        <w:spacing w:after="0"/>
      </w:pPr>
      <w:r w:rsidRPr="00DC61C0">
        <w:t>15.</w:t>
      </w:r>
      <w:r w:rsidRPr="00DC61C0">
        <w:tab/>
        <w:t xml:space="preserve">Rios, R. B.; Silva, F. W. M.; Torres, A. E. B.; Azevedo, D. C. S.; Cavalcante, C. L., Adsorption of methane in activated carbons obtained from coconut shells using H3PO4 chemical activation. </w:t>
      </w:r>
      <w:r w:rsidRPr="00DC61C0">
        <w:rPr>
          <w:i/>
        </w:rPr>
        <w:t xml:space="preserve">Adsorption </w:t>
      </w:r>
      <w:r w:rsidRPr="00DC61C0">
        <w:rPr>
          <w:b/>
        </w:rPr>
        <w:t>2009,</w:t>
      </w:r>
      <w:r w:rsidRPr="00DC61C0">
        <w:t xml:space="preserve"> </w:t>
      </w:r>
      <w:r w:rsidRPr="00DC61C0">
        <w:rPr>
          <w:i/>
        </w:rPr>
        <w:t>15</w:t>
      </w:r>
      <w:r w:rsidRPr="00DC61C0">
        <w:t>, (3), 271-277.</w:t>
      </w:r>
    </w:p>
    <w:p w14:paraId="20B0F3A2" w14:textId="77777777" w:rsidR="00DC61C0" w:rsidRPr="00DC61C0" w:rsidRDefault="00DC61C0" w:rsidP="00DC61C0">
      <w:pPr>
        <w:pStyle w:val="EndNoteBibliography"/>
        <w:spacing w:after="0"/>
      </w:pPr>
      <w:r w:rsidRPr="00DC61C0">
        <w:t>16.</w:t>
      </w:r>
      <w:r w:rsidRPr="00DC61C0">
        <w:tab/>
        <w:t xml:space="preserve">Bastos-Neto, M.; Canabrava, D. V.; Torres, A. E. B.; Rodriguez-Castellón, E.; Jiménez-López, A.; Azevedo, D. C. S.; Cavalcante, C. L., Effects of textural and surface characteristics of microporous activated carbons on the methane adsorption capacity at high pressures. </w:t>
      </w:r>
      <w:r w:rsidRPr="00DC61C0">
        <w:rPr>
          <w:i/>
        </w:rPr>
        <w:t xml:space="preserve">Appl. Surf. Sci. </w:t>
      </w:r>
      <w:r w:rsidRPr="00DC61C0">
        <w:rPr>
          <w:b/>
        </w:rPr>
        <w:t>2007,</w:t>
      </w:r>
      <w:r w:rsidRPr="00DC61C0">
        <w:t xml:space="preserve"> </w:t>
      </w:r>
      <w:r w:rsidRPr="00DC61C0">
        <w:rPr>
          <w:i/>
        </w:rPr>
        <w:t>253</w:t>
      </w:r>
      <w:r w:rsidRPr="00DC61C0">
        <w:t>, (13), 5721-5725.</w:t>
      </w:r>
    </w:p>
    <w:p w14:paraId="676AE75F" w14:textId="77777777" w:rsidR="00DC61C0" w:rsidRPr="00DC61C0" w:rsidRDefault="00DC61C0" w:rsidP="00DC61C0">
      <w:pPr>
        <w:pStyle w:val="EndNoteBibliography"/>
        <w:spacing w:after="0"/>
      </w:pPr>
      <w:r w:rsidRPr="00DC61C0">
        <w:t>17.</w:t>
      </w:r>
      <w:r w:rsidRPr="00DC61C0">
        <w:tab/>
        <w:t xml:space="preserve">Wang, X.; Yuan, B.; Zhou, X.; Xia, Q.; Li, Y.; An, D.; Li, Z., Novel glucose-based adsorbents (Glc-Cs) with high CO 2 capacity and excellent CO 2 /CH 4 /N 2 adsorption selectivity. </w:t>
      </w:r>
      <w:r w:rsidRPr="00DC61C0">
        <w:rPr>
          <w:i/>
        </w:rPr>
        <w:t xml:space="preserve">Chem. Eng. J. </w:t>
      </w:r>
      <w:r w:rsidRPr="00DC61C0">
        <w:rPr>
          <w:b/>
        </w:rPr>
        <w:t>2017,</w:t>
      </w:r>
      <w:r w:rsidRPr="00DC61C0">
        <w:t xml:space="preserve"> </w:t>
      </w:r>
      <w:r w:rsidRPr="00DC61C0">
        <w:rPr>
          <w:i/>
        </w:rPr>
        <w:t>327</w:t>
      </w:r>
      <w:r w:rsidRPr="00DC61C0">
        <w:t>, 51-59.</w:t>
      </w:r>
    </w:p>
    <w:p w14:paraId="7909D326" w14:textId="77777777" w:rsidR="00DC61C0" w:rsidRPr="00DC61C0" w:rsidRDefault="00DC61C0" w:rsidP="00DC61C0">
      <w:pPr>
        <w:pStyle w:val="EndNoteBibliography"/>
        <w:spacing w:after="0"/>
      </w:pPr>
      <w:r w:rsidRPr="00DC61C0">
        <w:lastRenderedPageBreak/>
        <w:t>18.</w:t>
      </w:r>
      <w:r w:rsidRPr="00DC61C0">
        <w:tab/>
        <w:t xml:space="preserve">Casco, M. E.; Martínez-Escandell, M.; Gadea-Ramos, E.; Kaneko, K.; Silvestre-Albero, J.; Rodríguez-Reinoso, F., High-Pressure Methane Storage in Porous Materials: Are Carbon Materials in the Pole Position? </w:t>
      </w:r>
      <w:r w:rsidRPr="00DC61C0">
        <w:rPr>
          <w:i/>
        </w:rPr>
        <w:t xml:space="preserve">Chem. Mater.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27</w:t>
      </w:r>
      <w:r w:rsidRPr="00DC61C0">
        <w:t>, (3), 959-964.</w:t>
      </w:r>
    </w:p>
    <w:p w14:paraId="6F3162EB" w14:textId="77777777" w:rsidR="00DC61C0" w:rsidRPr="00DC61C0" w:rsidRDefault="00DC61C0" w:rsidP="00DC61C0">
      <w:pPr>
        <w:pStyle w:val="EndNoteBibliography"/>
        <w:spacing w:after="0"/>
      </w:pPr>
      <w:r w:rsidRPr="00DC61C0">
        <w:t>19.</w:t>
      </w:r>
      <w:r w:rsidRPr="00DC61C0">
        <w:tab/>
        <w:t xml:space="preserve">Feng, Y.-Y.; Yang, W.; Chu, W., K2S-activated carbons developed from coal and their methane adsorption behaviors. </w:t>
      </w:r>
      <w:r w:rsidRPr="00DC61C0">
        <w:rPr>
          <w:i/>
        </w:rPr>
        <w:t xml:space="preserve">Chinese Physics B </w:t>
      </w:r>
      <w:r w:rsidRPr="00DC61C0">
        <w:rPr>
          <w:b/>
        </w:rPr>
        <w:t>2014,</w:t>
      </w:r>
      <w:r w:rsidRPr="00DC61C0">
        <w:t xml:space="preserve"> </w:t>
      </w:r>
      <w:r w:rsidRPr="00DC61C0">
        <w:rPr>
          <w:i/>
        </w:rPr>
        <w:t>23</w:t>
      </w:r>
      <w:r w:rsidRPr="00DC61C0">
        <w:t>, (10).</w:t>
      </w:r>
    </w:p>
    <w:p w14:paraId="34408682" w14:textId="77777777" w:rsidR="00DC61C0" w:rsidRPr="00DC61C0" w:rsidRDefault="00DC61C0" w:rsidP="00DC61C0">
      <w:pPr>
        <w:pStyle w:val="EndNoteBibliography"/>
        <w:spacing w:after="0"/>
      </w:pPr>
      <w:r w:rsidRPr="00DC61C0">
        <w:t>20.</w:t>
      </w:r>
      <w:r w:rsidRPr="00DC61C0">
        <w:tab/>
        <w:t xml:space="preserve">Altwala, A.; Mokaya, R., Predictable and targeted activation of biomass to carbons with high surface area density and enhanced methane storage capacity. </w:t>
      </w:r>
      <w:r w:rsidRPr="00DC61C0">
        <w:rPr>
          <w:i/>
        </w:rPr>
        <w:t xml:space="preserve">Energy &amp; Environmental Science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13</w:t>
      </w:r>
      <w:r w:rsidRPr="00DC61C0">
        <w:t>, (9), 2967-2978.</w:t>
      </w:r>
    </w:p>
    <w:p w14:paraId="008339C6" w14:textId="77777777" w:rsidR="00DC61C0" w:rsidRPr="00DC61C0" w:rsidRDefault="00DC61C0" w:rsidP="00DC61C0">
      <w:pPr>
        <w:pStyle w:val="EndNoteBibliography"/>
        <w:spacing w:after="0"/>
      </w:pPr>
      <w:r w:rsidRPr="00DC61C0">
        <w:t>21.</w:t>
      </w:r>
      <w:r w:rsidRPr="00DC61C0">
        <w:tab/>
        <w:t xml:space="preserve">Yuan, B.; Wu, X.; Chen, Y.; Huang, J.; Luo, H.; Deng, S., Adsorption of CO(2), CH(4), and N(2) on ordered mesoporous carbon: approach for greenhouse gases capture and biogas upgrading. </w:t>
      </w:r>
      <w:r w:rsidRPr="00DC61C0">
        <w:rPr>
          <w:i/>
        </w:rPr>
        <w:t xml:space="preserve">Environ. Sci. Technol. </w:t>
      </w:r>
      <w:r w:rsidRPr="00DC61C0">
        <w:rPr>
          <w:b/>
        </w:rPr>
        <w:t>2013,</w:t>
      </w:r>
      <w:r w:rsidRPr="00DC61C0">
        <w:t xml:space="preserve"> </w:t>
      </w:r>
      <w:r w:rsidRPr="00DC61C0">
        <w:rPr>
          <w:i/>
        </w:rPr>
        <w:t>47</w:t>
      </w:r>
      <w:r w:rsidRPr="00DC61C0">
        <w:t>, (10), 5474-80.</w:t>
      </w:r>
    </w:p>
    <w:p w14:paraId="2B96BD51" w14:textId="77777777" w:rsidR="00DC61C0" w:rsidRPr="00DC61C0" w:rsidRDefault="00DC61C0" w:rsidP="00DC61C0">
      <w:pPr>
        <w:pStyle w:val="EndNoteBibliography"/>
        <w:spacing w:after="0"/>
      </w:pPr>
      <w:r w:rsidRPr="00DC61C0">
        <w:t>22.</w:t>
      </w:r>
      <w:r w:rsidRPr="00DC61C0">
        <w:tab/>
        <w:t xml:space="preserve">Sreńscek-Nazzal, J.; Kamińska, W.; Michalkiewicz, B.; Koren, Z. C., Production, characterization and methane storage potential of KOH-activated carbon from sugarcane molasses. </w:t>
      </w:r>
      <w:r w:rsidRPr="00DC61C0">
        <w:rPr>
          <w:i/>
        </w:rPr>
        <w:t xml:space="preserve">Industrial Crops and Products </w:t>
      </w:r>
      <w:r w:rsidRPr="00DC61C0">
        <w:rPr>
          <w:b/>
        </w:rPr>
        <w:t>2013,</w:t>
      </w:r>
      <w:r w:rsidRPr="00DC61C0">
        <w:t xml:space="preserve"> </w:t>
      </w:r>
      <w:r w:rsidRPr="00DC61C0">
        <w:rPr>
          <w:i/>
        </w:rPr>
        <w:t>47</w:t>
      </w:r>
      <w:r w:rsidRPr="00DC61C0">
        <w:t>, 153-159.</w:t>
      </w:r>
    </w:p>
    <w:p w14:paraId="7D2E318D" w14:textId="77777777" w:rsidR="00DC61C0" w:rsidRPr="00DC61C0" w:rsidRDefault="00DC61C0" w:rsidP="00DC61C0">
      <w:pPr>
        <w:pStyle w:val="EndNoteBibliography"/>
        <w:spacing w:after="0"/>
      </w:pPr>
      <w:r w:rsidRPr="00DC61C0">
        <w:t>23.</w:t>
      </w:r>
      <w:r w:rsidRPr="00DC61C0">
        <w:tab/>
        <w:t xml:space="preserve">El-Sharkawy, I. I.; Mansour, M. H.; Awad, M. M.; El-Ashry, R., Investigation of Natural Gas Storage through Activated Carbon. </w:t>
      </w:r>
      <w:r w:rsidRPr="00DC61C0">
        <w:rPr>
          <w:i/>
        </w:rPr>
        <w:t xml:space="preserve">J. Chem. Eng. Data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60</w:t>
      </w:r>
      <w:r w:rsidRPr="00DC61C0">
        <w:t>, (11), 3215-3223.</w:t>
      </w:r>
    </w:p>
    <w:p w14:paraId="64EA06D4" w14:textId="77777777" w:rsidR="00DC61C0" w:rsidRPr="00DC61C0" w:rsidRDefault="00DC61C0" w:rsidP="00DC61C0">
      <w:pPr>
        <w:pStyle w:val="EndNoteBibliography"/>
        <w:spacing w:after="0"/>
      </w:pPr>
      <w:r w:rsidRPr="00DC61C0">
        <w:t>24.</w:t>
      </w:r>
      <w:r w:rsidRPr="00DC61C0">
        <w:tab/>
        <w:t xml:space="preserve">Yeon, S.-H.; Osswald, S.; Gogotsi, Y.; Singer, J. P.; Simmons, J. M.; Fischer, J. E.; Lillo-Ródenas, M. A.; Linares-Solano, Á., Enhanced methane storage of chemically and physically activated carbide-derived carbon. </w:t>
      </w:r>
      <w:r w:rsidRPr="00DC61C0">
        <w:rPr>
          <w:i/>
        </w:rPr>
        <w:t xml:space="preserve">Journal of Power Sources </w:t>
      </w:r>
      <w:r w:rsidRPr="00DC61C0">
        <w:rPr>
          <w:b/>
        </w:rPr>
        <w:t>2009,</w:t>
      </w:r>
      <w:r w:rsidRPr="00DC61C0">
        <w:t xml:space="preserve"> </w:t>
      </w:r>
      <w:r w:rsidRPr="00DC61C0">
        <w:rPr>
          <w:i/>
        </w:rPr>
        <w:t>191</w:t>
      </w:r>
      <w:r w:rsidRPr="00DC61C0">
        <w:t>, (2), 560-567.</w:t>
      </w:r>
    </w:p>
    <w:p w14:paraId="1AF48654" w14:textId="77777777" w:rsidR="00DC61C0" w:rsidRPr="00DC61C0" w:rsidRDefault="00DC61C0" w:rsidP="00DC61C0">
      <w:pPr>
        <w:pStyle w:val="EndNoteBibliography"/>
        <w:spacing w:after="0"/>
      </w:pPr>
      <w:r w:rsidRPr="00DC61C0">
        <w:t>25.</w:t>
      </w:r>
      <w:r w:rsidRPr="00DC61C0">
        <w:tab/>
        <w:t xml:space="preserve">Rahman, K. A.; Loh, W. S.; Chakraborty, A.; Saha, B. B.; Ng, K. C., Adsorption Thermodynamics of Natural Gas Storage onto Pitch-Based Activated Carbons. In </w:t>
      </w:r>
      <w:r w:rsidRPr="00DC61C0">
        <w:rPr>
          <w:i/>
        </w:rPr>
        <w:t>Proceedings of the 2nd Annual Gas Processing Symposium</w:t>
      </w:r>
      <w:r w:rsidRPr="00DC61C0">
        <w:t>, 2010; pp 187-195.</w:t>
      </w:r>
    </w:p>
    <w:p w14:paraId="57C710FF" w14:textId="77777777" w:rsidR="00DC61C0" w:rsidRPr="00DC61C0" w:rsidRDefault="00DC61C0" w:rsidP="00DC61C0">
      <w:pPr>
        <w:pStyle w:val="EndNoteBibliography"/>
        <w:spacing w:after="0"/>
      </w:pPr>
      <w:r w:rsidRPr="00DC61C0">
        <w:t>26.</w:t>
      </w:r>
      <w:r w:rsidRPr="00DC61C0">
        <w:tab/>
        <w:t xml:space="preserve">Esteves, I. A. A. C.; Lopes, M. S. S.; Nunes, P. M. C.; Mota, J. P. B., Adsorption of natural gas and biogas components on activated carbon. </w:t>
      </w:r>
      <w:r w:rsidRPr="00DC61C0">
        <w:rPr>
          <w:i/>
        </w:rPr>
        <w:t xml:space="preserve">Sep. Purif. Technol. </w:t>
      </w:r>
      <w:r w:rsidRPr="00DC61C0">
        <w:rPr>
          <w:b/>
        </w:rPr>
        <w:t>2008,</w:t>
      </w:r>
      <w:r w:rsidRPr="00DC61C0">
        <w:t xml:space="preserve"> </w:t>
      </w:r>
      <w:r w:rsidRPr="00DC61C0">
        <w:rPr>
          <w:i/>
        </w:rPr>
        <w:t>62</w:t>
      </w:r>
      <w:r w:rsidRPr="00DC61C0">
        <w:t>, (2), 281-296.</w:t>
      </w:r>
    </w:p>
    <w:p w14:paraId="0FE21EA0" w14:textId="77777777" w:rsidR="00DC61C0" w:rsidRPr="00DC61C0" w:rsidRDefault="00DC61C0" w:rsidP="00DC61C0">
      <w:pPr>
        <w:pStyle w:val="EndNoteBibliography"/>
        <w:spacing w:after="0"/>
      </w:pPr>
      <w:r w:rsidRPr="00DC61C0">
        <w:t>27.</w:t>
      </w:r>
      <w:r w:rsidRPr="00DC61C0">
        <w:tab/>
        <w:t xml:space="preserve">Wang, Y.; Ercan, C.; Khawajah, A.; Othman, R., Experimental and theoretical study of methane adsorption on granular activated carbons. </w:t>
      </w:r>
      <w:r w:rsidRPr="00DC61C0">
        <w:rPr>
          <w:i/>
        </w:rPr>
        <w:t xml:space="preserve">AlChE J. </w:t>
      </w:r>
      <w:r w:rsidRPr="00DC61C0">
        <w:rPr>
          <w:b/>
        </w:rPr>
        <w:t>2012,</w:t>
      </w:r>
      <w:r w:rsidRPr="00DC61C0">
        <w:t xml:space="preserve"> </w:t>
      </w:r>
      <w:r w:rsidRPr="00DC61C0">
        <w:rPr>
          <w:i/>
        </w:rPr>
        <w:t>58</w:t>
      </w:r>
      <w:r w:rsidRPr="00DC61C0">
        <w:t>, (3), 782-788.</w:t>
      </w:r>
    </w:p>
    <w:p w14:paraId="02017D84" w14:textId="77777777" w:rsidR="00DC61C0" w:rsidRPr="00DC61C0" w:rsidRDefault="00DC61C0" w:rsidP="00DC61C0">
      <w:pPr>
        <w:pStyle w:val="EndNoteBibliography"/>
        <w:spacing w:after="0"/>
      </w:pPr>
      <w:r w:rsidRPr="00DC61C0">
        <w:t>28.</w:t>
      </w:r>
      <w:r w:rsidRPr="00DC61C0">
        <w:tab/>
        <w:t xml:space="preserve">Yahia, S. B.; Ouederni, A.; Llewellyn, P., Methane storage on olive stones-based activated carbons under high pressure. </w:t>
      </w:r>
      <w:r w:rsidRPr="00DC61C0">
        <w:rPr>
          <w:i/>
        </w:rPr>
        <w:t xml:space="preserve">2012 First International Conference on Renewable Energies and Vehicular Technology </w:t>
      </w:r>
      <w:r w:rsidRPr="00DC61C0">
        <w:rPr>
          <w:b/>
        </w:rPr>
        <w:t>2012</w:t>
      </w:r>
      <w:r w:rsidRPr="00DC61C0">
        <w:t>, 379-383.</w:t>
      </w:r>
    </w:p>
    <w:p w14:paraId="3901B1BB" w14:textId="77777777" w:rsidR="00DC61C0" w:rsidRPr="00DC61C0" w:rsidRDefault="00DC61C0" w:rsidP="00DC61C0">
      <w:pPr>
        <w:pStyle w:val="EndNoteBibliography"/>
        <w:spacing w:after="0"/>
      </w:pPr>
      <w:r w:rsidRPr="00DC61C0">
        <w:t>29.</w:t>
      </w:r>
      <w:r w:rsidRPr="00DC61C0">
        <w:tab/>
        <w:t xml:space="preserve">Chen, S.; Gong, H.; Dindoruk, B.; He, J.; Bao, Z., Dense Carbon Nanoflower Pellets for Methane Storage. </w:t>
      </w:r>
      <w:r w:rsidRPr="00DC61C0">
        <w:rPr>
          <w:i/>
        </w:rPr>
        <w:t xml:space="preserve">ACS Applied Nano Materials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3</w:t>
      </w:r>
      <w:r w:rsidRPr="00DC61C0">
        <w:t>, (8), 8278-8285.</w:t>
      </w:r>
    </w:p>
    <w:p w14:paraId="23278553" w14:textId="77777777" w:rsidR="00DC61C0" w:rsidRPr="00DC61C0" w:rsidRDefault="00DC61C0" w:rsidP="00DC61C0">
      <w:pPr>
        <w:pStyle w:val="EndNoteBibliography"/>
        <w:spacing w:after="0"/>
      </w:pPr>
      <w:r w:rsidRPr="00DC61C0">
        <w:t>30.</w:t>
      </w:r>
      <w:r w:rsidRPr="00DC61C0">
        <w:tab/>
        <w:t xml:space="preserve">Ali, A.; Hamed, R.; Mohammad Jaber Darabi, M.; Mahsa, R. F., Comparing the Performance of KOH with NaOH-Activated Anthracites in terms of Methane Storage. </w:t>
      </w:r>
      <w:r w:rsidRPr="00DC61C0">
        <w:rPr>
          <w:i/>
        </w:rPr>
        <w:t xml:space="preserve">Adsorption Science &amp; Technology </w:t>
      </w:r>
      <w:r w:rsidRPr="00DC61C0">
        <w:rPr>
          <w:b/>
        </w:rPr>
        <w:t>2013,</w:t>
      </w:r>
      <w:r w:rsidRPr="00DC61C0">
        <w:t xml:space="preserve"> </w:t>
      </w:r>
      <w:r w:rsidRPr="00DC61C0">
        <w:rPr>
          <w:i/>
        </w:rPr>
        <w:t>31</w:t>
      </w:r>
      <w:r w:rsidRPr="00DC61C0">
        <w:t>, (31), 729-745.</w:t>
      </w:r>
    </w:p>
    <w:p w14:paraId="4B432E3F" w14:textId="77777777" w:rsidR="00DC61C0" w:rsidRPr="00DC61C0" w:rsidRDefault="00DC61C0" w:rsidP="00DC61C0">
      <w:pPr>
        <w:pStyle w:val="EndNoteBibliography"/>
        <w:spacing w:after="0"/>
      </w:pPr>
      <w:r w:rsidRPr="00DC61C0">
        <w:t>31.</w:t>
      </w:r>
      <w:r w:rsidRPr="00DC61C0">
        <w:tab/>
        <w:t xml:space="preserve">Tamnanloo, J.; Fatemi, S.; Golmakani, A., Binary Equilibrium Adsorption Data and Comparison of Zeolites with Activated Carbon for Selective Adsorption of CO2 from CH4. </w:t>
      </w:r>
      <w:r w:rsidRPr="00DC61C0">
        <w:rPr>
          <w:i/>
        </w:rPr>
        <w:t xml:space="preserve">Adsorption Science &amp; Technology </w:t>
      </w:r>
      <w:r w:rsidRPr="00DC61C0">
        <w:rPr>
          <w:b/>
        </w:rPr>
        <w:t>2014,</w:t>
      </w:r>
      <w:r w:rsidRPr="00DC61C0">
        <w:t xml:space="preserve"> </w:t>
      </w:r>
      <w:r w:rsidRPr="00DC61C0">
        <w:rPr>
          <w:i/>
        </w:rPr>
        <w:t>32</w:t>
      </w:r>
      <w:r w:rsidRPr="00DC61C0">
        <w:t>, (9), 707-716.</w:t>
      </w:r>
    </w:p>
    <w:p w14:paraId="0330BDA6" w14:textId="77777777" w:rsidR="00DC61C0" w:rsidRPr="00DC61C0" w:rsidRDefault="00DC61C0" w:rsidP="00DC61C0">
      <w:pPr>
        <w:pStyle w:val="EndNoteBibliography"/>
        <w:spacing w:after="0"/>
      </w:pPr>
      <w:r w:rsidRPr="00DC61C0">
        <w:t>32.</w:t>
      </w:r>
      <w:r w:rsidRPr="00DC61C0">
        <w:tab/>
        <w:t xml:space="preserve">Lee, T.; Tan, W.-C.; Matsumoto, A.; Yeoh, F.-Y., Methane Adsorption Microcalorimetry of Activated Carbon Fibre Synthesized from Empty Fruit Bunch Fibre. </w:t>
      </w:r>
      <w:r w:rsidRPr="00DC61C0">
        <w:rPr>
          <w:i/>
        </w:rPr>
        <w:t xml:space="preserve">Adsorption Science &amp; Technology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33</w:t>
      </w:r>
      <w:r w:rsidRPr="00DC61C0">
        <w:t>, (3), 263-277.</w:t>
      </w:r>
    </w:p>
    <w:p w14:paraId="0B7A0F73" w14:textId="77777777" w:rsidR="00DC61C0" w:rsidRPr="00DC61C0" w:rsidRDefault="00DC61C0" w:rsidP="00DC61C0">
      <w:pPr>
        <w:pStyle w:val="EndNoteBibliography"/>
        <w:spacing w:after="0"/>
      </w:pPr>
      <w:r w:rsidRPr="00DC61C0">
        <w:t>33.</w:t>
      </w:r>
      <w:r w:rsidRPr="00DC61C0">
        <w:tab/>
        <w:t xml:space="preserve">Choma, J.; Osuchowski, Ł.; Dziura, A.; Marszewski, M.; Jaroniec, M., Benzene and Methane Adsorption on Ultrahigh Surface Area Carbons Prepared from Sulphonated Styrene Divinylbenzene Resin by KOH Activation. </w:t>
      </w:r>
      <w:r w:rsidRPr="00DC61C0">
        <w:rPr>
          <w:i/>
        </w:rPr>
        <w:t xml:space="preserve">Adsorption Science &amp; Technology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33</w:t>
      </w:r>
      <w:r w:rsidRPr="00DC61C0">
        <w:t>, (6), 587-594.</w:t>
      </w:r>
    </w:p>
    <w:p w14:paraId="103111D5" w14:textId="77777777" w:rsidR="00DC61C0" w:rsidRPr="00DC61C0" w:rsidRDefault="00DC61C0" w:rsidP="00DC61C0">
      <w:pPr>
        <w:pStyle w:val="EndNoteBibliography"/>
        <w:spacing w:after="0"/>
      </w:pPr>
      <w:r w:rsidRPr="00DC61C0">
        <w:t>34.</w:t>
      </w:r>
      <w:r w:rsidRPr="00DC61C0">
        <w:tab/>
        <w:t xml:space="preserve">Awadallah-F, A.; Al-Muhtaseb, S. A., Influence of Carbon Uniformity on Its Characteristics and Adsorption Capacities of CO2 and CH4 Gases. </w:t>
      </w:r>
      <w:r w:rsidRPr="00DC61C0">
        <w:rPr>
          <w:i/>
        </w:rPr>
        <w:t xml:space="preserve">Applied Sciences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11</w:t>
      </w:r>
      <w:r w:rsidRPr="00DC61C0">
        <w:t>, (1).</w:t>
      </w:r>
    </w:p>
    <w:p w14:paraId="3A65D129" w14:textId="77777777" w:rsidR="00DC61C0" w:rsidRPr="00DC61C0" w:rsidRDefault="00DC61C0" w:rsidP="00DC61C0">
      <w:pPr>
        <w:pStyle w:val="EndNoteBibliography"/>
        <w:spacing w:after="0"/>
      </w:pPr>
      <w:r w:rsidRPr="00DC61C0">
        <w:t>35.</w:t>
      </w:r>
      <w:r w:rsidRPr="00DC61C0">
        <w:tab/>
        <w:t xml:space="preserve">Song, X.; Wang, L. a.; Ma, X.; Zeng, Y., Adsorption equilibrium and thermodynamics of CO2 and CH4 on carbon molecular sieves. </w:t>
      </w:r>
      <w:r w:rsidRPr="00DC61C0">
        <w:rPr>
          <w:i/>
        </w:rPr>
        <w:t xml:space="preserve">Appl. Surf. Sci. </w:t>
      </w:r>
      <w:r w:rsidRPr="00DC61C0">
        <w:rPr>
          <w:b/>
        </w:rPr>
        <w:t>2017,</w:t>
      </w:r>
      <w:r w:rsidRPr="00DC61C0">
        <w:t xml:space="preserve"> </w:t>
      </w:r>
      <w:r w:rsidRPr="00DC61C0">
        <w:rPr>
          <w:i/>
        </w:rPr>
        <w:t>396</w:t>
      </w:r>
      <w:r w:rsidRPr="00DC61C0">
        <w:t>, 870-878.</w:t>
      </w:r>
    </w:p>
    <w:p w14:paraId="1363E634" w14:textId="77777777" w:rsidR="00DC61C0" w:rsidRPr="00DC61C0" w:rsidRDefault="00DC61C0" w:rsidP="00DC61C0">
      <w:pPr>
        <w:pStyle w:val="EndNoteBibliography"/>
        <w:spacing w:after="0"/>
      </w:pPr>
      <w:r w:rsidRPr="00DC61C0">
        <w:lastRenderedPageBreak/>
        <w:t>36.</w:t>
      </w:r>
      <w:r w:rsidRPr="00DC61C0">
        <w:tab/>
        <w:t xml:space="preserve">Chakraborty, A., Thermodynamic trends for the adsorption of non polar gases on activated carbons employing a new adsorption isotherm modelling. </w:t>
      </w:r>
      <w:r w:rsidRPr="00DC61C0">
        <w:rPr>
          <w:i/>
        </w:rPr>
        <w:t xml:space="preserve">Appl. Therm. Eng. </w:t>
      </w:r>
      <w:r w:rsidRPr="00DC61C0">
        <w:rPr>
          <w:b/>
        </w:rPr>
        <w:t>2016,</w:t>
      </w:r>
      <w:r w:rsidRPr="00DC61C0">
        <w:t xml:space="preserve"> </w:t>
      </w:r>
      <w:r w:rsidRPr="00DC61C0">
        <w:rPr>
          <w:i/>
        </w:rPr>
        <w:t>105</w:t>
      </w:r>
      <w:r w:rsidRPr="00DC61C0">
        <w:t>, 189-197.</w:t>
      </w:r>
    </w:p>
    <w:p w14:paraId="0C67A54C" w14:textId="77777777" w:rsidR="00DC61C0" w:rsidRPr="00DC61C0" w:rsidRDefault="00DC61C0" w:rsidP="00DC61C0">
      <w:pPr>
        <w:pStyle w:val="EndNoteBibliography"/>
        <w:spacing w:after="0"/>
      </w:pPr>
      <w:r w:rsidRPr="00DC61C0">
        <w:t>37.</w:t>
      </w:r>
      <w:r w:rsidRPr="00DC61C0">
        <w:tab/>
        <w:t xml:space="preserve">Zhu, Z. W.; Zheng, Q. R., Methane adsorption on the graphene sheets, activated carbon and carbon black. </w:t>
      </w:r>
      <w:r w:rsidRPr="00DC61C0">
        <w:rPr>
          <w:i/>
        </w:rPr>
        <w:t xml:space="preserve">Appl. Therm. Eng. </w:t>
      </w:r>
      <w:r w:rsidRPr="00DC61C0">
        <w:rPr>
          <w:b/>
        </w:rPr>
        <w:t>2016,</w:t>
      </w:r>
      <w:r w:rsidRPr="00DC61C0">
        <w:t xml:space="preserve"> </w:t>
      </w:r>
      <w:r w:rsidRPr="00DC61C0">
        <w:rPr>
          <w:i/>
        </w:rPr>
        <w:t>108</w:t>
      </w:r>
      <w:r w:rsidRPr="00DC61C0">
        <w:t>, 605-613.</w:t>
      </w:r>
    </w:p>
    <w:p w14:paraId="66C1BF41" w14:textId="77777777" w:rsidR="00DC61C0" w:rsidRPr="00DC61C0" w:rsidRDefault="00DC61C0" w:rsidP="00DC61C0">
      <w:pPr>
        <w:pStyle w:val="EndNoteBibliography"/>
        <w:spacing w:after="0"/>
      </w:pPr>
      <w:r w:rsidRPr="00DC61C0">
        <w:t>38.</w:t>
      </w:r>
      <w:r w:rsidRPr="00DC61C0">
        <w:tab/>
        <w:t xml:space="preserve">Arami-Niya, A.; Rufford, T. E.; Zhu, Z., Activated carbon monoliths with hierarchical pore structure from tar pitch and coal powder for the adsorption of CO2, CH4 and N2. </w:t>
      </w:r>
      <w:r w:rsidRPr="00DC61C0">
        <w:rPr>
          <w:i/>
        </w:rPr>
        <w:t xml:space="preserve">Carbon </w:t>
      </w:r>
      <w:r w:rsidRPr="00DC61C0">
        <w:rPr>
          <w:b/>
        </w:rPr>
        <w:t>2016,</w:t>
      </w:r>
      <w:r w:rsidRPr="00DC61C0">
        <w:t xml:space="preserve"> </w:t>
      </w:r>
      <w:r w:rsidRPr="00DC61C0">
        <w:rPr>
          <w:i/>
        </w:rPr>
        <w:t>103</w:t>
      </w:r>
      <w:r w:rsidRPr="00DC61C0">
        <w:t>, 115-124.</w:t>
      </w:r>
    </w:p>
    <w:p w14:paraId="4C090924" w14:textId="77777777" w:rsidR="00DC61C0" w:rsidRPr="00DC61C0" w:rsidRDefault="00DC61C0" w:rsidP="00DC61C0">
      <w:pPr>
        <w:pStyle w:val="EndNoteBibliography"/>
        <w:spacing w:after="0"/>
      </w:pPr>
      <w:r w:rsidRPr="00DC61C0">
        <w:t>39.</w:t>
      </w:r>
      <w:r w:rsidRPr="00DC61C0">
        <w:tab/>
        <w:t xml:space="preserve">Casco, M. E.; Martínez-Escandell, M.; Kaneko, K.; Silvestre-Albero, J.; Rodríguez-Reinoso, F., Very high methane uptake on activated carbons prepared from mesophase pitch: A compromise between microporosity and bulk density. </w:t>
      </w:r>
      <w:r w:rsidRPr="00DC61C0">
        <w:rPr>
          <w:i/>
        </w:rPr>
        <w:t xml:space="preserve">Carbon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93</w:t>
      </w:r>
      <w:r w:rsidRPr="00DC61C0">
        <w:t>, 11-21.</w:t>
      </w:r>
    </w:p>
    <w:p w14:paraId="0E068248" w14:textId="77777777" w:rsidR="00DC61C0" w:rsidRPr="00DC61C0" w:rsidRDefault="00DC61C0" w:rsidP="00DC61C0">
      <w:pPr>
        <w:pStyle w:val="EndNoteBibliography"/>
        <w:spacing w:after="0"/>
      </w:pPr>
      <w:r w:rsidRPr="00DC61C0">
        <w:t>40.</w:t>
      </w:r>
      <w:r w:rsidRPr="00DC61C0">
        <w:tab/>
        <w:t xml:space="preserve">Li, Y.; Li, D.; Rao, Y.; Zhao, X.; Wu, M., Superior CO2, CH4, and H2 uptakes over ultrahigh-surface-area carbon spheres prepared from sustainable biomass-derived char by CO2 activation. </w:t>
      </w:r>
      <w:r w:rsidRPr="00DC61C0">
        <w:rPr>
          <w:i/>
        </w:rPr>
        <w:t xml:space="preserve">Carbon </w:t>
      </w:r>
      <w:r w:rsidRPr="00DC61C0">
        <w:rPr>
          <w:b/>
        </w:rPr>
        <w:t>2016,</w:t>
      </w:r>
      <w:r w:rsidRPr="00DC61C0">
        <w:t xml:space="preserve"> </w:t>
      </w:r>
      <w:r w:rsidRPr="00DC61C0">
        <w:rPr>
          <w:i/>
        </w:rPr>
        <w:t>105</w:t>
      </w:r>
      <w:r w:rsidRPr="00DC61C0">
        <w:t>, 454-462.</w:t>
      </w:r>
    </w:p>
    <w:p w14:paraId="1557A67C" w14:textId="77777777" w:rsidR="00DC61C0" w:rsidRPr="00DC61C0" w:rsidRDefault="00DC61C0" w:rsidP="00DC61C0">
      <w:pPr>
        <w:pStyle w:val="EndNoteBibliography"/>
        <w:spacing w:after="0"/>
      </w:pPr>
      <w:r w:rsidRPr="00DC61C0">
        <w:t>41.</w:t>
      </w:r>
      <w:r w:rsidRPr="00DC61C0">
        <w:tab/>
        <w:t xml:space="preserve">de Oliveira, L. H.; Meneguin, J. G.; Pereira, M. V.; do Nascimento, J. F.; Arroyo, P. A., Adsorption of hydrogen sulfide, carbon dioxide, methane, and their mixtures on activated carbon. </w:t>
      </w:r>
      <w:r w:rsidRPr="00DC61C0">
        <w:rPr>
          <w:i/>
        </w:rPr>
        <w:t xml:space="preserve">Chem. Eng. Commun. </w:t>
      </w:r>
      <w:r w:rsidRPr="00DC61C0">
        <w:rPr>
          <w:b/>
        </w:rPr>
        <w:t>2019,</w:t>
      </w:r>
      <w:r w:rsidRPr="00DC61C0">
        <w:t xml:space="preserve"> </w:t>
      </w:r>
      <w:r w:rsidRPr="00DC61C0">
        <w:rPr>
          <w:i/>
        </w:rPr>
        <w:t>206</w:t>
      </w:r>
      <w:r w:rsidRPr="00DC61C0">
        <w:t>, (11), 1533-1553.</w:t>
      </w:r>
    </w:p>
    <w:p w14:paraId="7EA55C13" w14:textId="77777777" w:rsidR="00DC61C0" w:rsidRPr="00DC61C0" w:rsidRDefault="00DC61C0" w:rsidP="00DC61C0">
      <w:pPr>
        <w:pStyle w:val="EndNoteBibliography"/>
        <w:spacing w:after="0"/>
      </w:pPr>
      <w:r w:rsidRPr="00DC61C0">
        <w:t>42.</w:t>
      </w:r>
      <w:r w:rsidRPr="00DC61C0">
        <w:tab/>
        <w:t xml:space="preserve">Attia, N. F.; Jung, M.; Park, J.; Jang, H.; Lee, K.; Oh, H., Flexible nanoporous activated carbon cloth for achieving high H2, CH4, and CO2 storage capacities and selective CO2/CH4 separation. </w:t>
      </w:r>
      <w:r w:rsidRPr="00DC61C0">
        <w:rPr>
          <w:i/>
        </w:rPr>
        <w:t xml:space="preserve">Chem. Eng. J.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379</w:t>
      </w:r>
      <w:r w:rsidRPr="00DC61C0">
        <w:t>.</w:t>
      </w:r>
    </w:p>
    <w:p w14:paraId="0F346AD0" w14:textId="77777777" w:rsidR="00DC61C0" w:rsidRPr="00DC61C0" w:rsidRDefault="00DC61C0" w:rsidP="00DC61C0">
      <w:pPr>
        <w:pStyle w:val="EndNoteBibliography"/>
        <w:spacing w:after="0"/>
      </w:pPr>
      <w:r w:rsidRPr="00DC61C0">
        <w:t>43.</w:t>
      </w:r>
      <w:r w:rsidRPr="00DC61C0">
        <w:tab/>
        <w:t xml:space="preserve">Tang, R.; Dai, Q.; Liang, W.; Wu, Y.; Zhou, X.; Pan, H.; Li, Z., Synthesis of novel particle rice-based carbon materials and its excellent CH4/N2 adsorption selectivity for methane enrichment from Low-rank natural gas. </w:t>
      </w:r>
      <w:r w:rsidRPr="00DC61C0">
        <w:rPr>
          <w:i/>
        </w:rPr>
        <w:t xml:space="preserve">Chem. Eng. J.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384</w:t>
      </w:r>
      <w:r w:rsidRPr="00DC61C0">
        <w:t>.</w:t>
      </w:r>
    </w:p>
    <w:p w14:paraId="38706EDA" w14:textId="77777777" w:rsidR="00DC61C0" w:rsidRPr="00DC61C0" w:rsidRDefault="00DC61C0" w:rsidP="00DC61C0">
      <w:pPr>
        <w:pStyle w:val="EndNoteBibliography"/>
        <w:spacing w:after="0"/>
      </w:pPr>
      <w:r w:rsidRPr="00DC61C0">
        <w:t>44.</w:t>
      </w:r>
      <w:r w:rsidRPr="00DC61C0">
        <w:tab/>
        <w:t xml:space="preserve">Banisheykholeslami, F.; Ghoreyshi, A. A.; Mohammadi, M.; Pirzadeh, K., Synthesis of a Carbon Molecular Sieve from Broom Corn Stalk via Carbon Deposition of Methane for the Selective Separation of a CO2/CH4Mixture. </w:t>
      </w:r>
      <w:r w:rsidRPr="00DC61C0">
        <w:rPr>
          <w:i/>
        </w:rPr>
        <w:t xml:space="preserve">CLEAN - Soil, Air, Water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43</w:t>
      </w:r>
      <w:r w:rsidRPr="00DC61C0">
        <w:t>, (7), 1084-1092.</w:t>
      </w:r>
    </w:p>
    <w:p w14:paraId="47013A84" w14:textId="77777777" w:rsidR="00DC61C0" w:rsidRPr="00DC61C0" w:rsidRDefault="00DC61C0" w:rsidP="00DC61C0">
      <w:pPr>
        <w:pStyle w:val="EndNoteBibliography"/>
        <w:spacing w:after="0"/>
      </w:pPr>
      <w:r w:rsidRPr="00DC61C0">
        <w:t>45.</w:t>
      </w:r>
      <w:r w:rsidRPr="00DC61C0">
        <w:tab/>
        <w:t xml:space="preserve">Peredo-Mancilla, D.; Ghouma, I.; Hort, C.; Matei Ghimbeu, C.; Jeguirim, M.; Bessieres, D., CO2 and CH4 Adsorption Behavior of Biomass-Based Activated Carbons. </w:t>
      </w:r>
      <w:r w:rsidRPr="00DC61C0">
        <w:rPr>
          <w:i/>
        </w:rPr>
        <w:t xml:space="preserve">Energies </w:t>
      </w:r>
      <w:r w:rsidRPr="00DC61C0">
        <w:rPr>
          <w:b/>
        </w:rPr>
        <w:t>2018,</w:t>
      </w:r>
      <w:r w:rsidRPr="00DC61C0">
        <w:t xml:space="preserve"> </w:t>
      </w:r>
      <w:r w:rsidRPr="00DC61C0">
        <w:rPr>
          <w:i/>
        </w:rPr>
        <w:t>11</w:t>
      </w:r>
      <w:r w:rsidRPr="00DC61C0">
        <w:t>, (11).</w:t>
      </w:r>
    </w:p>
    <w:p w14:paraId="25BB6A19" w14:textId="77777777" w:rsidR="00DC61C0" w:rsidRPr="00DC61C0" w:rsidRDefault="00DC61C0" w:rsidP="00DC61C0">
      <w:pPr>
        <w:pStyle w:val="EndNoteBibliography"/>
        <w:spacing w:after="0"/>
      </w:pPr>
      <w:r w:rsidRPr="00DC61C0">
        <w:t>46.</w:t>
      </w:r>
      <w:r w:rsidRPr="00DC61C0">
        <w:tab/>
        <w:t xml:space="preserve">Li, Y.; Liu, N.; Zhang, T.; Wang, B.; Wang, Y.; Wang, L.; Wei, J., Highly microporous nitrogen-doped carbons from anthracite for effective CO2 capture and CO2/CH4 separation. </w:t>
      </w:r>
      <w:r w:rsidRPr="00DC61C0">
        <w:rPr>
          <w:i/>
        </w:rPr>
        <w:t xml:space="preserve">Energy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211</w:t>
      </w:r>
      <w:r w:rsidRPr="00DC61C0">
        <w:t>.</w:t>
      </w:r>
    </w:p>
    <w:p w14:paraId="77B45DFC" w14:textId="77777777" w:rsidR="00DC61C0" w:rsidRPr="00DC61C0" w:rsidRDefault="00DC61C0" w:rsidP="00DC61C0">
      <w:pPr>
        <w:pStyle w:val="EndNoteBibliography"/>
        <w:spacing w:after="0"/>
      </w:pPr>
      <w:r w:rsidRPr="00DC61C0">
        <w:t>47.</w:t>
      </w:r>
      <w:r w:rsidRPr="00DC61C0">
        <w:tab/>
        <w:t xml:space="preserve">Stelitano, S.; Conte, G.; Policicchio, A.; Aloise, A.; Desiderio, G.; Agostino, R. G., Low Pressure Methane Storage in Pinecone-Derived Activated Carbons. </w:t>
      </w:r>
      <w:r w:rsidRPr="00DC61C0">
        <w:rPr>
          <w:i/>
        </w:rPr>
        <w:t xml:space="preserve">Energy &amp; Fuels </w:t>
      </w:r>
      <w:r w:rsidRPr="00DC61C0">
        <w:rPr>
          <w:b/>
        </w:rPr>
        <w:t>2018,</w:t>
      </w:r>
      <w:r w:rsidRPr="00DC61C0">
        <w:t xml:space="preserve"> </w:t>
      </w:r>
      <w:r w:rsidRPr="00DC61C0">
        <w:rPr>
          <w:i/>
        </w:rPr>
        <w:t>32</w:t>
      </w:r>
      <w:r w:rsidRPr="00DC61C0">
        <w:t>, (10), 10891-10897.</w:t>
      </w:r>
    </w:p>
    <w:p w14:paraId="7D6750D1" w14:textId="77777777" w:rsidR="00DC61C0" w:rsidRPr="00DC61C0" w:rsidRDefault="00DC61C0" w:rsidP="00DC61C0">
      <w:pPr>
        <w:pStyle w:val="EndNoteBibliography"/>
        <w:spacing w:after="0"/>
      </w:pPr>
      <w:r w:rsidRPr="00DC61C0">
        <w:t>48.</w:t>
      </w:r>
      <w:r w:rsidRPr="00DC61C0">
        <w:tab/>
        <w:t xml:space="preserve">Guan, C.; Loo, L. S.; Wang, K.; Yang, C., Methane storage in carbon pellets prepared via a binderless method. </w:t>
      </w:r>
      <w:r w:rsidRPr="00DC61C0">
        <w:rPr>
          <w:i/>
        </w:rPr>
        <w:t xml:space="preserve">Energy Convers. Manage. </w:t>
      </w:r>
      <w:r w:rsidRPr="00DC61C0">
        <w:rPr>
          <w:b/>
        </w:rPr>
        <w:t>2011,</w:t>
      </w:r>
      <w:r w:rsidRPr="00DC61C0">
        <w:t xml:space="preserve"> </w:t>
      </w:r>
      <w:r w:rsidRPr="00DC61C0">
        <w:rPr>
          <w:i/>
        </w:rPr>
        <w:t>52</w:t>
      </w:r>
      <w:r w:rsidRPr="00DC61C0">
        <w:t>, (2), 1258-1262.</w:t>
      </w:r>
    </w:p>
    <w:p w14:paraId="5D45CEB4" w14:textId="77777777" w:rsidR="00DC61C0" w:rsidRPr="00DC61C0" w:rsidRDefault="00DC61C0" w:rsidP="00DC61C0">
      <w:pPr>
        <w:pStyle w:val="EndNoteBibliography"/>
        <w:spacing w:after="0"/>
      </w:pPr>
      <w:r w:rsidRPr="00DC61C0">
        <w:t>49.</w:t>
      </w:r>
      <w:r w:rsidRPr="00DC61C0">
        <w:tab/>
        <w:t xml:space="preserve">Gutlein, S.; Burkard, C.; Zeilinger, J.; Niedermaier, M.; Klumpp, M.; Kolb, V.; Jess, A.; Etzold, B. J., A feasible way to remove the heat during adsorptive methane storage. </w:t>
      </w:r>
      <w:r w:rsidRPr="00DC61C0">
        <w:rPr>
          <w:i/>
        </w:rPr>
        <w:t xml:space="preserve">Environ. Sci. Technol.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49</w:t>
      </w:r>
      <w:r w:rsidRPr="00DC61C0">
        <w:t>, (1), 672-8.</w:t>
      </w:r>
    </w:p>
    <w:p w14:paraId="32EE14BD" w14:textId="77777777" w:rsidR="00DC61C0" w:rsidRPr="00DC61C0" w:rsidRDefault="00DC61C0" w:rsidP="00DC61C0">
      <w:pPr>
        <w:pStyle w:val="EndNoteBibliography"/>
        <w:spacing w:after="0"/>
      </w:pPr>
      <w:r w:rsidRPr="00DC61C0">
        <w:t>50.</w:t>
      </w:r>
      <w:r w:rsidRPr="00DC61C0">
        <w:tab/>
        <w:t xml:space="preserve">Luo, J.; Liu, Y.; Sun, W.; Jiang, C.; Xie, H.; Chu, W., Influence of structural parameters on methane adsorption over activated carbon: Evaluation by using D–A model. </w:t>
      </w:r>
      <w:r w:rsidRPr="00DC61C0">
        <w:rPr>
          <w:i/>
        </w:rPr>
        <w:t xml:space="preserve">Fuel </w:t>
      </w:r>
      <w:r w:rsidRPr="00DC61C0">
        <w:rPr>
          <w:b/>
        </w:rPr>
        <w:t>2014,</w:t>
      </w:r>
      <w:r w:rsidRPr="00DC61C0">
        <w:t xml:space="preserve"> </w:t>
      </w:r>
      <w:r w:rsidRPr="00DC61C0">
        <w:rPr>
          <w:i/>
        </w:rPr>
        <w:t>123</w:t>
      </w:r>
      <w:r w:rsidRPr="00DC61C0">
        <w:t>, 241-247.</w:t>
      </w:r>
    </w:p>
    <w:p w14:paraId="17503410" w14:textId="77777777" w:rsidR="00DC61C0" w:rsidRPr="00DC61C0" w:rsidRDefault="00DC61C0" w:rsidP="00DC61C0">
      <w:pPr>
        <w:pStyle w:val="EndNoteBibliography"/>
        <w:spacing w:after="0"/>
      </w:pPr>
      <w:r w:rsidRPr="00DC61C0">
        <w:t>51.</w:t>
      </w:r>
      <w:r w:rsidRPr="00DC61C0">
        <w:tab/>
        <w:t xml:space="preserve">Wu, Y.; Chen, Z.; Liu, Y.; Xu, Y.; Liu, Z., One step synthesis of N-doped activated carbons derived from sustainable microalgae-NaAlg composites for CO2 and CH4 adsorption. </w:t>
      </w:r>
      <w:r w:rsidRPr="00DC61C0">
        <w:rPr>
          <w:i/>
        </w:rPr>
        <w:t xml:space="preserve">Fuel </w:t>
      </w:r>
      <w:r w:rsidRPr="00DC61C0">
        <w:rPr>
          <w:b/>
        </w:rPr>
        <w:t>2018,</w:t>
      </w:r>
      <w:r w:rsidRPr="00DC61C0">
        <w:t xml:space="preserve"> </w:t>
      </w:r>
      <w:r w:rsidRPr="00DC61C0">
        <w:rPr>
          <w:i/>
        </w:rPr>
        <w:t>233</w:t>
      </w:r>
      <w:r w:rsidRPr="00DC61C0">
        <w:t>, 574-581.</w:t>
      </w:r>
    </w:p>
    <w:p w14:paraId="7EB22586" w14:textId="77777777" w:rsidR="00DC61C0" w:rsidRPr="00DC61C0" w:rsidRDefault="00DC61C0" w:rsidP="00DC61C0">
      <w:pPr>
        <w:pStyle w:val="EndNoteBibliography"/>
        <w:spacing w:after="0"/>
      </w:pPr>
      <w:r w:rsidRPr="00DC61C0">
        <w:lastRenderedPageBreak/>
        <w:t>52.</w:t>
      </w:r>
      <w:r w:rsidRPr="00DC61C0">
        <w:tab/>
        <w:t xml:space="preserve">Álvarez-Gutiérrez, N.; Gil, M. V.; Rubiera, F.; Pevida, C., Adsorption performance indicators for the CO2/CH4 separation: Application to biomass-based activated carbons. </w:t>
      </w:r>
      <w:r w:rsidRPr="00DC61C0">
        <w:rPr>
          <w:i/>
        </w:rPr>
        <w:t xml:space="preserve">Fuel Process. Technol. </w:t>
      </w:r>
      <w:r w:rsidRPr="00DC61C0">
        <w:rPr>
          <w:b/>
        </w:rPr>
        <w:t>2016,</w:t>
      </w:r>
      <w:r w:rsidRPr="00DC61C0">
        <w:t xml:space="preserve"> </w:t>
      </w:r>
      <w:r w:rsidRPr="00DC61C0">
        <w:rPr>
          <w:i/>
        </w:rPr>
        <w:t>142</w:t>
      </w:r>
      <w:r w:rsidRPr="00DC61C0">
        <w:t>, 361-369.</w:t>
      </w:r>
    </w:p>
    <w:p w14:paraId="333C6531" w14:textId="77777777" w:rsidR="00DC61C0" w:rsidRPr="00DC61C0" w:rsidRDefault="00DC61C0" w:rsidP="00DC61C0">
      <w:pPr>
        <w:pStyle w:val="EndNoteBibliography"/>
        <w:spacing w:after="0"/>
      </w:pPr>
      <w:r w:rsidRPr="00DC61C0">
        <w:t>53.</w:t>
      </w:r>
      <w:r w:rsidRPr="00DC61C0">
        <w:tab/>
        <w:t xml:space="preserve">Ke, Z.; Xiao, H.; Wen, Y.; Du, S.; Zhou, X.; Xiao, J.; Li, Z., Adsorption Property of Starch-Based Microporous Carbon Materials with High Selectivity and Uptake for C1/C2/C3 Separation. </w:t>
      </w:r>
      <w:r w:rsidRPr="00DC61C0">
        <w:rPr>
          <w:i/>
        </w:rPr>
        <w:t xml:space="preserve">Industrial &amp; Engineering Chemistry Research </w:t>
      </w:r>
      <w:r w:rsidRPr="00DC61C0">
        <w:rPr>
          <w:b/>
        </w:rPr>
        <w:t>2021,</w:t>
      </w:r>
      <w:r w:rsidRPr="00DC61C0">
        <w:t xml:space="preserve"> </w:t>
      </w:r>
      <w:r w:rsidRPr="00DC61C0">
        <w:rPr>
          <w:i/>
        </w:rPr>
        <w:t>60</w:t>
      </w:r>
      <w:r w:rsidRPr="00DC61C0">
        <w:t>, (12), 4668-4676.</w:t>
      </w:r>
    </w:p>
    <w:p w14:paraId="13918A62" w14:textId="77777777" w:rsidR="00DC61C0" w:rsidRPr="00DC61C0" w:rsidRDefault="00DC61C0" w:rsidP="00DC61C0">
      <w:pPr>
        <w:pStyle w:val="EndNoteBibliography"/>
        <w:spacing w:after="0"/>
      </w:pPr>
      <w:r w:rsidRPr="00DC61C0">
        <w:t>54.</w:t>
      </w:r>
      <w:r w:rsidRPr="00DC61C0">
        <w:tab/>
        <w:t xml:space="preserve">Yang, W.; Feng, Y.; Chu, W., Comparative Study of Textural Characteristics on Methane Adsorption for Carbon Spheres Produced by CO2Activation. </w:t>
      </w:r>
      <w:r w:rsidRPr="00DC61C0">
        <w:rPr>
          <w:i/>
        </w:rPr>
        <w:t xml:space="preserve">International Journal of Chemical Engineering </w:t>
      </w:r>
      <w:r w:rsidRPr="00DC61C0">
        <w:rPr>
          <w:b/>
        </w:rPr>
        <w:t>2014,</w:t>
      </w:r>
      <w:r w:rsidRPr="00DC61C0">
        <w:t xml:space="preserve"> </w:t>
      </w:r>
      <w:r w:rsidRPr="00DC61C0">
        <w:rPr>
          <w:i/>
        </w:rPr>
        <w:t>2014</w:t>
      </w:r>
      <w:r w:rsidRPr="00DC61C0">
        <w:t>, 1-7.</w:t>
      </w:r>
    </w:p>
    <w:p w14:paraId="5DD9DA4B" w14:textId="77777777" w:rsidR="00DC61C0" w:rsidRPr="00DC61C0" w:rsidRDefault="00DC61C0" w:rsidP="00DC61C0">
      <w:pPr>
        <w:pStyle w:val="EndNoteBibliography"/>
        <w:spacing w:after="0"/>
      </w:pPr>
      <w:r w:rsidRPr="00DC61C0">
        <w:t>55.</w:t>
      </w:r>
      <w:r w:rsidRPr="00DC61C0">
        <w:tab/>
        <w:t xml:space="preserve">Conte, G.; Stelitano, S.; Policicchio, A.; Minuto, F. D.; Lazzaroli, V.; Galiano, F.; Agostino, R. G., Assessment of activated carbon fibers from commercial Kevlar® as nanostructured material for gas storage: Effect of activation procedure and adsorption of CO2 and CH4. </w:t>
      </w:r>
      <w:r w:rsidRPr="00DC61C0">
        <w:rPr>
          <w:i/>
        </w:rPr>
        <w:t xml:space="preserve">J. Anal. Appl. Pyrolysis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152</w:t>
      </w:r>
      <w:r w:rsidRPr="00DC61C0">
        <w:t>.</w:t>
      </w:r>
    </w:p>
    <w:p w14:paraId="499EF79E" w14:textId="77777777" w:rsidR="00DC61C0" w:rsidRPr="00DC61C0" w:rsidRDefault="00DC61C0" w:rsidP="00DC61C0">
      <w:pPr>
        <w:pStyle w:val="EndNoteBibliography"/>
        <w:spacing w:after="0"/>
      </w:pPr>
      <w:r w:rsidRPr="00DC61C0">
        <w:t>56.</w:t>
      </w:r>
      <w:r w:rsidRPr="00DC61C0">
        <w:tab/>
        <w:t xml:space="preserve">Lee, J.-W.; Balathanigaimani, M. S.; Kang, H.-C.; Shim, W.-G.; Kim, C.; Moon, H., Methane Storage on Phenol-Based Activated Carbons at (293.15, 303.15, and 313.15) K. </w:t>
      </w:r>
      <w:r w:rsidRPr="00DC61C0">
        <w:rPr>
          <w:i/>
        </w:rPr>
        <w:t xml:space="preserve">J. Chem. Eng. Data </w:t>
      </w:r>
      <w:r w:rsidRPr="00DC61C0">
        <w:rPr>
          <w:b/>
        </w:rPr>
        <w:t>2007</w:t>
      </w:r>
      <w:r w:rsidRPr="00DC61C0">
        <w:t>.</w:t>
      </w:r>
    </w:p>
    <w:p w14:paraId="4D8F6F23" w14:textId="77777777" w:rsidR="00DC61C0" w:rsidRPr="00DC61C0" w:rsidRDefault="00DC61C0" w:rsidP="00DC61C0">
      <w:pPr>
        <w:pStyle w:val="EndNoteBibliography"/>
        <w:spacing w:after="0"/>
      </w:pPr>
      <w:r w:rsidRPr="00DC61C0">
        <w:t>57.</w:t>
      </w:r>
      <w:r w:rsidRPr="00DC61C0">
        <w:tab/>
        <w:t xml:space="preserve">Rahman, K. A.; Loh, W. S.; Yanagi, H.; Chakraborty, A.; Saha, B. B.; Chun, W. G.; Ng, K. C., Experimental Adsorption Isotherm of Methane onto Activated Carbon at Suband Supercritical Temperatures. </w:t>
      </w:r>
      <w:r w:rsidRPr="00DC61C0">
        <w:rPr>
          <w:i/>
        </w:rPr>
        <w:t xml:space="preserve">J. Chem. Eng. Data </w:t>
      </w:r>
      <w:r w:rsidRPr="00DC61C0">
        <w:rPr>
          <w:b/>
        </w:rPr>
        <w:t>2010</w:t>
      </w:r>
      <w:r w:rsidRPr="00DC61C0">
        <w:t>.</w:t>
      </w:r>
    </w:p>
    <w:p w14:paraId="5F822CA2" w14:textId="77777777" w:rsidR="00DC61C0" w:rsidRPr="00DC61C0" w:rsidRDefault="00DC61C0" w:rsidP="00DC61C0">
      <w:pPr>
        <w:pStyle w:val="EndNoteBibliography"/>
        <w:spacing w:after="0"/>
      </w:pPr>
      <w:r w:rsidRPr="00DC61C0">
        <w:t>58.</w:t>
      </w:r>
      <w:r w:rsidRPr="00DC61C0">
        <w:tab/>
        <w:t xml:space="preserve">Mu, B.; Walton, K. S., High-Pressure Adsorption Equilibrium of CO2, CH4, and CO on an Impregnated Activated Carbon. </w:t>
      </w:r>
      <w:r w:rsidRPr="00DC61C0">
        <w:rPr>
          <w:i/>
        </w:rPr>
        <w:t xml:space="preserve">J. Chem. Eng. Data </w:t>
      </w:r>
      <w:r w:rsidRPr="00DC61C0">
        <w:rPr>
          <w:b/>
        </w:rPr>
        <w:t>2011,</w:t>
      </w:r>
      <w:r w:rsidRPr="00DC61C0">
        <w:t xml:space="preserve"> </w:t>
      </w:r>
      <w:r w:rsidRPr="00DC61C0">
        <w:rPr>
          <w:i/>
        </w:rPr>
        <w:t>56</w:t>
      </w:r>
      <w:r w:rsidRPr="00DC61C0">
        <w:t>, (3), 390-397.</w:t>
      </w:r>
    </w:p>
    <w:p w14:paraId="4FD75820" w14:textId="77777777" w:rsidR="00DC61C0" w:rsidRPr="00DC61C0" w:rsidRDefault="00DC61C0" w:rsidP="00DC61C0">
      <w:pPr>
        <w:pStyle w:val="EndNoteBibliography"/>
        <w:spacing w:after="0"/>
      </w:pPr>
      <w:r w:rsidRPr="00DC61C0">
        <w:t>59.</w:t>
      </w:r>
      <w:r w:rsidRPr="00DC61C0">
        <w:tab/>
        <w:t xml:space="preserve">Wu, Y.-J.; Yang, Y.; Kong, X.-M.; Li, P.; Yu, J.-G.; Ribeiro, A. M.; Rodrigues, A. E., Adsorption of Pure and Binary CO2, CH4, and N2 Gas Components on Activated Carbon Beads. </w:t>
      </w:r>
      <w:r w:rsidRPr="00DC61C0">
        <w:rPr>
          <w:i/>
        </w:rPr>
        <w:t xml:space="preserve">J. Chem. Eng. Data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60</w:t>
      </w:r>
      <w:r w:rsidRPr="00DC61C0">
        <w:t>, (9), 2684-2693.</w:t>
      </w:r>
    </w:p>
    <w:p w14:paraId="6564B521" w14:textId="77777777" w:rsidR="00DC61C0" w:rsidRPr="00DC61C0" w:rsidRDefault="00DC61C0" w:rsidP="00DC61C0">
      <w:pPr>
        <w:pStyle w:val="EndNoteBibliography"/>
        <w:spacing w:after="0"/>
      </w:pPr>
      <w:r w:rsidRPr="00DC61C0">
        <w:t>60.</w:t>
      </w:r>
      <w:r w:rsidRPr="00DC61C0">
        <w:tab/>
        <w:t xml:space="preserve">Yi, H.; Li, Y.; Tang, X.; Li, F.; Li, K.; Yuan, Q.; Sun, X., Effect of the Adsorbent Pore Structure on the Separation of Carbon Dioxide and Methane Gas Mixtures. </w:t>
      </w:r>
      <w:r w:rsidRPr="00DC61C0">
        <w:rPr>
          <w:i/>
        </w:rPr>
        <w:t xml:space="preserve">J. Chem. Eng. Data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60</w:t>
      </w:r>
      <w:r w:rsidRPr="00DC61C0">
        <w:t>, (5), 1388-1395.</w:t>
      </w:r>
    </w:p>
    <w:p w14:paraId="164F39CF" w14:textId="77777777" w:rsidR="00DC61C0" w:rsidRPr="00DC61C0" w:rsidRDefault="00DC61C0" w:rsidP="00DC61C0">
      <w:pPr>
        <w:pStyle w:val="EndNoteBibliography"/>
        <w:spacing w:after="0"/>
      </w:pPr>
      <w:r w:rsidRPr="00DC61C0">
        <w:t>61.</w:t>
      </w:r>
      <w:r w:rsidRPr="00DC61C0">
        <w:tab/>
        <w:t xml:space="preserve">Contreras, M.; Lagos, G.; Escalona, N.; Soto-Garrido, G.; Radovic, L. R.; Garcia, R., On the methane adsorption capacity of activated carbons: in search of a correlation with adsorbent properties. </w:t>
      </w:r>
      <w:r w:rsidRPr="00DC61C0">
        <w:rPr>
          <w:i/>
        </w:rPr>
        <w:t xml:space="preserve">Journal of Chemical Technology &amp; Biotechnology </w:t>
      </w:r>
      <w:r w:rsidRPr="00DC61C0">
        <w:rPr>
          <w:b/>
        </w:rPr>
        <w:t>2009,</w:t>
      </w:r>
      <w:r w:rsidRPr="00DC61C0">
        <w:t xml:space="preserve"> </w:t>
      </w:r>
      <w:r w:rsidRPr="00DC61C0">
        <w:rPr>
          <w:i/>
        </w:rPr>
        <w:t>84</w:t>
      </w:r>
      <w:r w:rsidRPr="00DC61C0">
        <w:t>, (11), 1736-1741.</w:t>
      </w:r>
    </w:p>
    <w:p w14:paraId="014DA441" w14:textId="77777777" w:rsidR="00DC61C0" w:rsidRPr="00DC61C0" w:rsidRDefault="00DC61C0" w:rsidP="00DC61C0">
      <w:pPr>
        <w:pStyle w:val="EndNoteBibliography"/>
        <w:spacing w:after="0"/>
      </w:pPr>
      <w:r w:rsidRPr="00DC61C0">
        <w:t>62.</w:t>
      </w:r>
      <w:r w:rsidRPr="00DC61C0">
        <w:tab/>
        <w:t xml:space="preserve">Mirzaei, S.; Ahmadpour, A.; Shahsavand, A.; Rashidi, H.; Arami-Niya, A., Superior performance of modified pitch-based adsorbents for cyclic methane storage. </w:t>
      </w:r>
      <w:r w:rsidRPr="00DC61C0">
        <w:rPr>
          <w:i/>
        </w:rPr>
        <w:t xml:space="preserve">Journal of Energy Storage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28</w:t>
      </w:r>
      <w:r w:rsidRPr="00DC61C0">
        <w:t>.</w:t>
      </w:r>
    </w:p>
    <w:p w14:paraId="678B434E" w14:textId="77777777" w:rsidR="00DC61C0" w:rsidRPr="00DC61C0" w:rsidRDefault="00DC61C0" w:rsidP="00DC61C0">
      <w:pPr>
        <w:pStyle w:val="EndNoteBibliography"/>
        <w:spacing w:after="0"/>
      </w:pPr>
      <w:r w:rsidRPr="00DC61C0">
        <w:t>63.</w:t>
      </w:r>
      <w:r w:rsidRPr="00DC61C0">
        <w:tab/>
        <w:t xml:space="preserve">Tabatabaei Shirazani, M.; Bakhshi, H.; Rashidi, A.; Taghizadeh, M., Starch-based activated carbon micro-spheres for adsorption of methane with superior performance in ANG technology. </w:t>
      </w:r>
      <w:r w:rsidRPr="00DC61C0">
        <w:rPr>
          <w:i/>
        </w:rPr>
        <w:t xml:space="preserve">Journal of Environmental Chemical Engineering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8</w:t>
      </w:r>
      <w:r w:rsidRPr="00DC61C0">
        <w:t>, (4).</w:t>
      </w:r>
    </w:p>
    <w:p w14:paraId="27202E02" w14:textId="77777777" w:rsidR="00DC61C0" w:rsidRPr="00DC61C0" w:rsidRDefault="00DC61C0" w:rsidP="00DC61C0">
      <w:pPr>
        <w:pStyle w:val="EndNoteBibliography"/>
        <w:spacing w:after="0"/>
      </w:pPr>
      <w:r w:rsidRPr="00DC61C0">
        <w:t>64.</w:t>
      </w:r>
      <w:r w:rsidRPr="00DC61C0">
        <w:tab/>
        <w:t xml:space="preserve">Hu, X.-M.; Chen, Q.; Zhao, Y.-C.; Laursen, B. W.; Han, B.-H., Straightforward synthesis of a triazine-based porous carbon with high gas-uptake capacities. </w:t>
      </w:r>
      <w:r w:rsidRPr="00DC61C0">
        <w:rPr>
          <w:i/>
        </w:rPr>
        <w:t xml:space="preserve">Journal of Materials Chemistry A </w:t>
      </w:r>
      <w:r w:rsidRPr="00DC61C0">
        <w:rPr>
          <w:b/>
        </w:rPr>
        <w:t>2014,</w:t>
      </w:r>
      <w:r w:rsidRPr="00DC61C0">
        <w:t xml:space="preserve"> </w:t>
      </w:r>
      <w:r w:rsidRPr="00DC61C0">
        <w:rPr>
          <w:i/>
        </w:rPr>
        <w:t>2</w:t>
      </w:r>
      <w:r w:rsidRPr="00DC61C0">
        <w:t>, (34).</w:t>
      </w:r>
    </w:p>
    <w:p w14:paraId="3F7ECD93" w14:textId="77777777" w:rsidR="00DC61C0" w:rsidRPr="00DC61C0" w:rsidRDefault="00DC61C0" w:rsidP="00DC61C0">
      <w:pPr>
        <w:pStyle w:val="EndNoteBibliography"/>
        <w:spacing w:after="0"/>
      </w:pPr>
      <w:r w:rsidRPr="00DC61C0">
        <w:t>65.</w:t>
      </w:r>
      <w:r w:rsidRPr="00DC61C0">
        <w:tab/>
        <w:t xml:space="preserve">Yuan, B.; Wang, J.; Chen, Y.; Wu, X.; Luo, H.; Deng, S., Unprecedented performance of N-doped activated hydrothermal carbon towards C2H6/CH4, CO2/CH4, and CO2/H2 separation. </w:t>
      </w:r>
      <w:r w:rsidRPr="00DC61C0">
        <w:rPr>
          <w:i/>
        </w:rPr>
        <w:t xml:space="preserve">Journal of Materials Chemistry A </w:t>
      </w:r>
      <w:r w:rsidRPr="00DC61C0">
        <w:rPr>
          <w:b/>
        </w:rPr>
        <w:t>2016,</w:t>
      </w:r>
      <w:r w:rsidRPr="00DC61C0">
        <w:t xml:space="preserve"> </w:t>
      </w:r>
      <w:r w:rsidRPr="00DC61C0">
        <w:rPr>
          <w:i/>
        </w:rPr>
        <w:t>4</w:t>
      </w:r>
      <w:r w:rsidRPr="00DC61C0">
        <w:t>, (6), 2263-2276.</w:t>
      </w:r>
    </w:p>
    <w:p w14:paraId="7401BDF5" w14:textId="77777777" w:rsidR="00DC61C0" w:rsidRPr="00DC61C0" w:rsidRDefault="00DC61C0" w:rsidP="00DC61C0">
      <w:pPr>
        <w:pStyle w:val="EndNoteBibliography"/>
        <w:spacing w:after="0"/>
      </w:pPr>
      <w:r w:rsidRPr="00DC61C0">
        <w:t>66.</w:t>
      </w:r>
      <w:r w:rsidRPr="00DC61C0">
        <w:tab/>
        <w:t xml:space="preserve">Balathanigaimani, M. S.; Kang, H.-C.; Shim, W.-G.; Kim, C.; Lee, J.-W.; Moon, H., Preparation of powdered activated carbon from rice husk and its methane adsorption properties. </w:t>
      </w:r>
      <w:r w:rsidRPr="00DC61C0">
        <w:rPr>
          <w:i/>
        </w:rPr>
        <w:t xml:space="preserve">Korean Journal of Chemical Engineering </w:t>
      </w:r>
      <w:r w:rsidRPr="00DC61C0">
        <w:rPr>
          <w:b/>
        </w:rPr>
        <w:t>2006,</w:t>
      </w:r>
      <w:r w:rsidRPr="00DC61C0">
        <w:t xml:space="preserve"> </w:t>
      </w:r>
      <w:r w:rsidRPr="00DC61C0">
        <w:rPr>
          <w:i/>
        </w:rPr>
        <w:t>23</w:t>
      </w:r>
      <w:r w:rsidRPr="00DC61C0">
        <w:t>, (4), 663-668.</w:t>
      </w:r>
    </w:p>
    <w:p w14:paraId="6B4A0B14" w14:textId="77777777" w:rsidR="00DC61C0" w:rsidRPr="00DC61C0" w:rsidRDefault="00DC61C0" w:rsidP="00DC61C0">
      <w:pPr>
        <w:pStyle w:val="EndNoteBibliography"/>
        <w:spacing w:after="0"/>
      </w:pPr>
      <w:r w:rsidRPr="00DC61C0">
        <w:t>67.</w:t>
      </w:r>
      <w:r w:rsidRPr="00DC61C0">
        <w:tab/>
        <w:t xml:space="preserve">Solara, C.; Lagoc, F. S. R. M.; Vallonea, A.; Deianab, C.; Sapag, K., Natural Gas Storage in Microporous Carbon Obtained from Waste of the Olive Oil Production. </w:t>
      </w:r>
      <w:r w:rsidRPr="00DC61C0">
        <w:rPr>
          <w:i/>
        </w:rPr>
        <w:t xml:space="preserve">Materials Research Bulletin </w:t>
      </w:r>
      <w:r w:rsidRPr="00DC61C0">
        <w:rPr>
          <w:b/>
        </w:rPr>
        <w:t>2008,</w:t>
      </w:r>
      <w:r w:rsidRPr="00DC61C0">
        <w:t xml:space="preserve"> </w:t>
      </w:r>
      <w:r w:rsidRPr="00DC61C0">
        <w:rPr>
          <w:i/>
        </w:rPr>
        <w:t>11</w:t>
      </w:r>
      <w:r w:rsidRPr="00DC61C0">
        <w:t>, (4), 409-414.</w:t>
      </w:r>
    </w:p>
    <w:p w14:paraId="0D5443CA" w14:textId="77777777" w:rsidR="00DC61C0" w:rsidRPr="00DC61C0" w:rsidRDefault="00DC61C0" w:rsidP="00DC61C0">
      <w:pPr>
        <w:pStyle w:val="EndNoteBibliography"/>
        <w:spacing w:after="0"/>
      </w:pPr>
      <w:r w:rsidRPr="00DC61C0">
        <w:lastRenderedPageBreak/>
        <w:t>68.</w:t>
      </w:r>
      <w:r w:rsidRPr="00DC61C0">
        <w:tab/>
        <w:t xml:space="preserve">Antoniou, M. K.; Diamanti, E. K.; Enotiadis, A.; Policicchio, A.; Dimos, K.; Ciuchi, F.; Maccallini, E.; Gournis, D.; Agostino, R. G., Methane storage in zeolite-like carbon materials. </w:t>
      </w:r>
      <w:r w:rsidRPr="00DC61C0">
        <w:rPr>
          <w:i/>
        </w:rPr>
        <w:t xml:space="preserve">Micropor. Mesopor. Mater. </w:t>
      </w:r>
      <w:r w:rsidRPr="00DC61C0">
        <w:rPr>
          <w:b/>
        </w:rPr>
        <w:t>2014,</w:t>
      </w:r>
      <w:r w:rsidRPr="00DC61C0">
        <w:t xml:space="preserve"> </w:t>
      </w:r>
      <w:r w:rsidRPr="00DC61C0">
        <w:rPr>
          <w:i/>
        </w:rPr>
        <w:t>188</w:t>
      </w:r>
      <w:r w:rsidRPr="00DC61C0">
        <w:t>, 16-22.</w:t>
      </w:r>
    </w:p>
    <w:p w14:paraId="02F1CB57" w14:textId="77777777" w:rsidR="00DC61C0" w:rsidRPr="00DC61C0" w:rsidRDefault="00DC61C0" w:rsidP="00DC61C0">
      <w:pPr>
        <w:pStyle w:val="EndNoteBibliography"/>
        <w:spacing w:after="0"/>
      </w:pPr>
      <w:r w:rsidRPr="00DC61C0">
        <w:t>69.</w:t>
      </w:r>
      <w:r w:rsidRPr="00DC61C0">
        <w:tab/>
        <w:t xml:space="preserve">Balathanigaimani, M. S.; Shim, W.-G.; Lee, J.-W.; Moon, H., Adsorption of methane on novel corn grain-based carbon monoliths. </w:t>
      </w:r>
      <w:r w:rsidRPr="00DC61C0">
        <w:rPr>
          <w:i/>
        </w:rPr>
        <w:t xml:space="preserve">Micropor. Mesopor. Mater. </w:t>
      </w:r>
      <w:r w:rsidRPr="00DC61C0">
        <w:rPr>
          <w:b/>
        </w:rPr>
        <w:t>2009,</w:t>
      </w:r>
      <w:r w:rsidRPr="00DC61C0">
        <w:t xml:space="preserve"> </w:t>
      </w:r>
      <w:r w:rsidRPr="00DC61C0">
        <w:rPr>
          <w:i/>
        </w:rPr>
        <w:t>119</w:t>
      </w:r>
      <w:r w:rsidRPr="00DC61C0">
        <w:t>, (1-3), 47-52.</w:t>
      </w:r>
    </w:p>
    <w:p w14:paraId="10A0343F" w14:textId="77777777" w:rsidR="00DC61C0" w:rsidRPr="00DC61C0" w:rsidRDefault="00DC61C0" w:rsidP="00DC61C0">
      <w:pPr>
        <w:pStyle w:val="EndNoteBibliography"/>
        <w:spacing w:after="0"/>
      </w:pPr>
      <w:r w:rsidRPr="00DC61C0">
        <w:t>70.</w:t>
      </w:r>
      <w:r w:rsidRPr="00DC61C0">
        <w:tab/>
        <w:t xml:space="preserve">Gao, S.; Ge, L.; Rufford, T. E.; Zhu, Z., The preparation of activated carbon discs from tar pitch and coal powder for adsorption of CO 2 , CH 4 and N 2. </w:t>
      </w:r>
      <w:r w:rsidRPr="00DC61C0">
        <w:rPr>
          <w:i/>
        </w:rPr>
        <w:t xml:space="preserve">Micropor. Mesopor. Mater. </w:t>
      </w:r>
      <w:r w:rsidRPr="00DC61C0">
        <w:rPr>
          <w:b/>
        </w:rPr>
        <w:t>2017,</w:t>
      </w:r>
      <w:r w:rsidRPr="00DC61C0">
        <w:t xml:space="preserve"> </w:t>
      </w:r>
      <w:r w:rsidRPr="00DC61C0">
        <w:rPr>
          <w:i/>
        </w:rPr>
        <w:t>238</w:t>
      </w:r>
      <w:r w:rsidRPr="00DC61C0">
        <w:t>, 19-26.</w:t>
      </w:r>
    </w:p>
    <w:p w14:paraId="4E51CB9E" w14:textId="77777777" w:rsidR="00DC61C0" w:rsidRPr="00DC61C0" w:rsidRDefault="00DC61C0" w:rsidP="00DC61C0">
      <w:pPr>
        <w:pStyle w:val="EndNoteBibliography"/>
        <w:spacing w:after="0"/>
      </w:pPr>
      <w:r w:rsidRPr="00DC61C0">
        <w:t>71.</w:t>
      </w:r>
      <w:r w:rsidRPr="00DC61C0">
        <w:tab/>
        <w:t xml:space="preserve">Men'shchikov, I.; Shkolin, A.; Khozina, E.; Fomkin, A., Thermodynamics of Adsorbed Methane Storage Systems Based on Peat-Derived Activated Carbons. </w:t>
      </w:r>
      <w:r w:rsidRPr="00DC61C0">
        <w:rPr>
          <w:i/>
        </w:rPr>
        <w:t xml:space="preserve">Nanomaterials (Basel)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10</w:t>
      </w:r>
      <w:r w:rsidRPr="00DC61C0">
        <w:t>, (7).</w:t>
      </w:r>
    </w:p>
    <w:p w14:paraId="7DB04D31" w14:textId="77777777" w:rsidR="00DC61C0" w:rsidRPr="00DC61C0" w:rsidRDefault="00DC61C0" w:rsidP="00DC61C0">
      <w:pPr>
        <w:pStyle w:val="EndNoteBibliography"/>
        <w:spacing w:after="0"/>
      </w:pPr>
      <w:r w:rsidRPr="00DC61C0">
        <w:t>72.</w:t>
      </w:r>
      <w:r w:rsidRPr="00DC61C0">
        <w:tab/>
        <w:t xml:space="preserve">Kemp, K. C.; Baek, S. B.; Lee, W. G.; Meyyappan, M.; Kim, K. S., Activated carbon derived from waste coffee grounds for stable methane storage. </w:t>
      </w:r>
      <w:r w:rsidRPr="00DC61C0">
        <w:rPr>
          <w:i/>
        </w:rPr>
        <w:t xml:space="preserve">Nanotechnology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26</w:t>
      </w:r>
      <w:r w:rsidRPr="00DC61C0">
        <w:t>, (38), 385602.</w:t>
      </w:r>
    </w:p>
    <w:p w14:paraId="40BDF102" w14:textId="77777777" w:rsidR="00DC61C0" w:rsidRPr="00DC61C0" w:rsidRDefault="00DC61C0" w:rsidP="00DC61C0">
      <w:pPr>
        <w:pStyle w:val="EndNoteBibliography"/>
        <w:spacing w:after="0"/>
      </w:pPr>
      <w:r w:rsidRPr="00DC61C0">
        <w:t>73.</w:t>
      </w:r>
      <w:r w:rsidRPr="00DC61C0">
        <w:tab/>
        <w:t xml:space="preserve">Kiełbasa, K.; Sreńscek-Nazzal, J.; Michalkiewicz, B., Impact of tailored textural properties of activated carbons on methane storage. </w:t>
      </w:r>
      <w:r w:rsidRPr="00DC61C0">
        <w:rPr>
          <w:i/>
        </w:rPr>
        <w:t xml:space="preserve">Powder Technol. </w:t>
      </w:r>
      <w:r w:rsidRPr="00DC61C0">
        <w:rPr>
          <w:b/>
        </w:rPr>
        <w:t>2021,</w:t>
      </w:r>
      <w:r w:rsidRPr="00DC61C0">
        <w:t xml:space="preserve"> </w:t>
      </w:r>
      <w:r w:rsidRPr="00DC61C0">
        <w:rPr>
          <w:i/>
        </w:rPr>
        <w:t>394</w:t>
      </w:r>
      <w:r w:rsidRPr="00DC61C0">
        <w:t>, 336-352.</w:t>
      </w:r>
    </w:p>
    <w:p w14:paraId="7C74CB1B" w14:textId="77777777" w:rsidR="00DC61C0" w:rsidRPr="00DC61C0" w:rsidRDefault="00DC61C0" w:rsidP="00DC61C0">
      <w:pPr>
        <w:pStyle w:val="EndNoteBibliography"/>
        <w:spacing w:after="0"/>
      </w:pPr>
      <w:r w:rsidRPr="00DC61C0">
        <w:t>74.</w:t>
      </w:r>
      <w:r w:rsidRPr="00DC61C0">
        <w:tab/>
        <w:t xml:space="preserve">Fomkin, A. A.; Pribylov, A. A.; Tkachev, A. G.; Memetov, N. R.; Melezhik, A. V.; Kucherova, A. E.; Shubin, I. N.; Shkolin, A. V.; Men’shchikov, I. E.; Pulin, A. L.; Zhedulov, S. A., Methane Adsorption in Microporous Carbon Adsorbent with a Bimodal Pore Size Distribution. </w:t>
      </w:r>
      <w:r w:rsidRPr="00DC61C0">
        <w:rPr>
          <w:i/>
        </w:rPr>
        <w:t xml:space="preserve">Protection of Metals and Physical Chemistry of Surfaces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56</w:t>
      </w:r>
      <w:r w:rsidRPr="00DC61C0">
        <w:t>, (1), 1-5.</w:t>
      </w:r>
    </w:p>
    <w:p w14:paraId="78024599" w14:textId="77777777" w:rsidR="00DC61C0" w:rsidRPr="00DC61C0" w:rsidRDefault="00DC61C0" w:rsidP="00DC61C0">
      <w:pPr>
        <w:pStyle w:val="EndNoteBibliography"/>
        <w:spacing w:after="0"/>
      </w:pPr>
      <w:r w:rsidRPr="00DC61C0">
        <w:t>75.</w:t>
      </w:r>
      <w:r w:rsidRPr="00DC61C0">
        <w:tab/>
        <w:t xml:space="preserve">Shevchenko, A. O.; Pribylov, A. A.; Zhedulov, S. A.; Men’shchikov, I. E.; Shkolin, A. V.; Fomkin, A. A., Methane Adsorption in Microporous Carbon Adsorbent LCN Obtained by Thermochemical Synthesis from Lignocellulose. </w:t>
      </w:r>
      <w:r w:rsidRPr="00DC61C0">
        <w:rPr>
          <w:i/>
        </w:rPr>
        <w:t xml:space="preserve">Protection of Metals and Physical Chemistry of Surfaces </w:t>
      </w:r>
      <w:r w:rsidRPr="00DC61C0">
        <w:rPr>
          <w:b/>
        </w:rPr>
        <w:t>2019,</w:t>
      </w:r>
      <w:r w:rsidRPr="00DC61C0">
        <w:t xml:space="preserve"> </w:t>
      </w:r>
      <w:r w:rsidRPr="00DC61C0">
        <w:rPr>
          <w:i/>
        </w:rPr>
        <w:t>55</w:t>
      </w:r>
      <w:r w:rsidRPr="00DC61C0">
        <w:t>, (2), 211-216.</w:t>
      </w:r>
    </w:p>
    <w:p w14:paraId="74C42F06" w14:textId="77777777" w:rsidR="00DC61C0" w:rsidRPr="00DC61C0" w:rsidRDefault="00DC61C0" w:rsidP="00DC61C0">
      <w:pPr>
        <w:pStyle w:val="EndNoteBibliography"/>
        <w:spacing w:after="0"/>
      </w:pPr>
      <w:r w:rsidRPr="00DC61C0">
        <w:t>76.</w:t>
      </w:r>
      <w:r w:rsidRPr="00DC61C0">
        <w:tab/>
        <w:t xml:space="preserve">Wang, W.; Yuan, D., Mesoporous carbon originated from non-permanent porous MOFs for gas storage and CO2/CH4 separation. </w:t>
      </w:r>
      <w:r w:rsidRPr="00DC61C0">
        <w:rPr>
          <w:i/>
        </w:rPr>
        <w:t xml:space="preserve">Sci Rep </w:t>
      </w:r>
      <w:r w:rsidRPr="00DC61C0">
        <w:rPr>
          <w:b/>
        </w:rPr>
        <w:t>2014,</w:t>
      </w:r>
      <w:r w:rsidRPr="00DC61C0">
        <w:t xml:space="preserve"> </w:t>
      </w:r>
      <w:r w:rsidRPr="00DC61C0">
        <w:rPr>
          <w:i/>
        </w:rPr>
        <w:t>4</w:t>
      </w:r>
      <w:r w:rsidRPr="00DC61C0">
        <w:t>, 5711.</w:t>
      </w:r>
    </w:p>
    <w:p w14:paraId="159D6FA0" w14:textId="77777777" w:rsidR="00DC61C0" w:rsidRPr="00DC61C0" w:rsidRDefault="00DC61C0" w:rsidP="00DC61C0">
      <w:pPr>
        <w:pStyle w:val="EndNoteBibliography"/>
        <w:spacing w:after="0"/>
      </w:pPr>
      <w:r w:rsidRPr="00DC61C0">
        <w:t>77.</w:t>
      </w:r>
      <w:r w:rsidRPr="00DC61C0">
        <w:tab/>
        <w:t xml:space="preserve">Prasetyo, I.; Mukti, N. I. F.; Cahyono, R. B.; Prasetya, A.; Ariyanto, T., Nanoporous Carbon Prepared from Palm Kernel Shell for CO2/CH4 Separation. </w:t>
      </w:r>
      <w:r w:rsidRPr="00DC61C0">
        <w:rPr>
          <w:i/>
        </w:rPr>
        <w:t xml:space="preserve">Waste and Biomass Valorization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11</w:t>
      </w:r>
      <w:r w:rsidRPr="00DC61C0">
        <w:t>, (10), 5599-5606.</w:t>
      </w:r>
    </w:p>
    <w:p w14:paraId="75BA6518" w14:textId="77777777" w:rsidR="00DC61C0" w:rsidRPr="00DC61C0" w:rsidRDefault="00DC61C0" w:rsidP="00DC61C0">
      <w:pPr>
        <w:pStyle w:val="EndNoteBibliography"/>
        <w:spacing w:after="0"/>
      </w:pPr>
      <w:r w:rsidRPr="00DC61C0">
        <w:t>78.</w:t>
      </w:r>
      <w:r w:rsidRPr="00DC61C0">
        <w:tab/>
        <w:t xml:space="preserve">Yang, Z.; Ju, X.; Liao, H.; Meng, Z.; Ning, H.; Li, Y.; Chen, Z.; Long, J., Preparation of Activated Carbon Doped with Graphene Oxide Porous Materials and Their High Gas Adsorption Performance. </w:t>
      </w:r>
      <w:r w:rsidRPr="00DC61C0">
        <w:rPr>
          <w:i/>
        </w:rPr>
        <w:t xml:space="preserve">ACS Omega </w:t>
      </w:r>
      <w:r w:rsidRPr="00DC61C0">
        <w:rPr>
          <w:b/>
        </w:rPr>
        <w:t>2021,</w:t>
      </w:r>
      <w:r w:rsidRPr="00DC61C0">
        <w:t xml:space="preserve"> </w:t>
      </w:r>
      <w:r w:rsidRPr="00DC61C0">
        <w:rPr>
          <w:i/>
        </w:rPr>
        <w:t>6</w:t>
      </w:r>
      <w:r w:rsidRPr="00DC61C0">
        <w:t>, (30), 19799-19810.</w:t>
      </w:r>
    </w:p>
    <w:p w14:paraId="477CA079" w14:textId="77777777" w:rsidR="00DC61C0" w:rsidRPr="00DC61C0" w:rsidRDefault="00DC61C0" w:rsidP="00DC61C0">
      <w:pPr>
        <w:pStyle w:val="EndNoteBibliography"/>
        <w:spacing w:after="0"/>
      </w:pPr>
      <w:r w:rsidRPr="00DC61C0">
        <w:t>79.</w:t>
      </w:r>
      <w:r w:rsidRPr="00DC61C0">
        <w:tab/>
        <w:t xml:space="preserve">Chen, F.; Zhang, Z.; Yang, Q.; Yang, Y.; Bao, Z.; Ren, Q., Microporous Carbon Adsorbents Prepared by Activating Reagent-Free Pyrolysis for Upgrading Low-Quality Natural Gas. </w:t>
      </w:r>
      <w:r w:rsidRPr="00DC61C0">
        <w:rPr>
          <w:i/>
        </w:rPr>
        <w:t xml:space="preserve">ACS Sustainable Chemistry &amp; Engineering </w:t>
      </w:r>
      <w:r w:rsidRPr="00DC61C0">
        <w:rPr>
          <w:b/>
        </w:rPr>
        <w:t>2019,</w:t>
      </w:r>
      <w:r w:rsidRPr="00DC61C0">
        <w:t xml:space="preserve"> </w:t>
      </w:r>
      <w:r w:rsidRPr="00DC61C0">
        <w:rPr>
          <w:i/>
        </w:rPr>
        <w:t>8</w:t>
      </w:r>
      <w:r w:rsidRPr="00DC61C0">
        <w:t>, (2), 977-985.</w:t>
      </w:r>
    </w:p>
    <w:p w14:paraId="7B085231" w14:textId="77777777" w:rsidR="00DC61C0" w:rsidRPr="00DC61C0" w:rsidRDefault="00DC61C0" w:rsidP="00DC61C0">
      <w:pPr>
        <w:pStyle w:val="EndNoteBibliography"/>
        <w:spacing w:after="0"/>
      </w:pPr>
      <w:r w:rsidRPr="00DC61C0">
        <w:t>80.</w:t>
      </w:r>
      <w:r w:rsidRPr="00DC61C0">
        <w:tab/>
        <w:t xml:space="preserve">Ma, X.; Chen, R.; Zhou, K.; Wu, Q.; Li, H.; Zeng, Z.; Li, L., Activated Porous Carbon with an Ultrahigh Surface Area Derived from Waste Biomass for Acetone Adsorption, CO2 Capture, and Light Hydrocarbon Separation. </w:t>
      </w:r>
      <w:r w:rsidRPr="00DC61C0">
        <w:rPr>
          <w:i/>
        </w:rPr>
        <w:t xml:space="preserve">ACS Sustainable Chemistry &amp; Engineering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8</w:t>
      </w:r>
      <w:r w:rsidRPr="00DC61C0">
        <w:t>, (31), 11721-11728.</w:t>
      </w:r>
    </w:p>
    <w:p w14:paraId="157EDE24" w14:textId="77777777" w:rsidR="00DC61C0" w:rsidRPr="00DC61C0" w:rsidRDefault="00DC61C0" w:rsidP="00DC61C0">
      <w:pPr>
        <w:pStyle w:val="EndNoteBibliography"/>
        <w:spacing w:after="0"/>
      </w:pPr>
      <w:r w:rsidRPr="00DC61C0">
        <w:t>81.</w:t>
      </w:r>
      <w:r w:rsidRPr="00DC61C0">
        <w:tab/>
        <w:t xml:space="preserve">Men’shchikov, I. E.; Shkolin, A. V.; Fomkin, A. A.; Khozina, E. V., Thermodynamics of methane adsorption on carbon adsorbent prepared from mineral coal. </w:t>
      </w:r>
      <w:r w:rsidRPr="00DC61C0">
        <w:rPr>
          <w:i/>
        </w:rPr>
        <w:t xml:space="preserve">Adsorption </w:t>
      </w:r>
      <w:r w:rsidRPr="00DC61C0">
        <w:rPr>
          <w:b/>
        </w:rPr>
        <w:t>2021</w:t>
      </w:r>
      <w:r w:rsidRPr="00DC61C0">
        <w:t>.</w:t>
      </w:r>
    </w:p>
    <w:p w14:paraId="66C60C04" w14:textId="77777777" w:rsidR="00DC61C0" w:rsidRPr="00DC61C0" w:rsidRDefault="00DC61C0" w:rsidP="00DC61C0">
      <w:pPr>
        <w:pStyle w:val="EndNoteBibliography"/>
        <w:spacing w:after="0"/>
      </w:pPr>
      <w:r w:rsidRPr="00DC61C0">
        <w:t>82.</w:t>
      </w:r>
      <w:r w:rsidRPr="00DC61C0">
        <w:tab/>
        <w:t xml:space="preserve">Song, X.; Wang, L. a.; Zeng, Y.; Zhan, X.; Gong, J.; Li, T., Application of activated carbon modified by acetic acid in adsorption and separation of CO2 and CH4. In </w:t>
      </w:r>
      <w:r w:rsidRPr="00DC61C0">
        <w:rPr>
          <w:i/>
        </w:rPr>
        <w:t>Advances in Energy Science and Environment Engineering II</w:t>
      </w:r>
      <w:r w:rsidRPr="00DC61C0">
        <w:t>, 2018.</w:t>
      </w:r>
    </w:p>
    <w:p w14:paraId="2D765B04" w14:textId="77777777" w:rsidR="00DC61C0" w:rsidRPr="00DC61C0" w:rsidRDefault="00DC61C0" w:rsidP="00DC61C0">
      <w:pPr>
        <w:pStyle w:val="EndNoteBibliography"/>
      </w:pPr>
      <w:r w:rsidRPr="00DC61C0">
        <w:t>83.</w:t>
      </w:r>
      <w:r w:rsidRPr="00DC61C0">
        <w:tab/>
        <w:t>Dong, Z.; Li, B.; Shang, H.; Zhang, P.; Chen, S.; Yang, J.; Zeng, Z.; Wang, J.; Deng, S., Ultramicroporous carbon granules with narrow pore size distribution for efficient CH</w:t>
      </w:r>
    </w:p>
    <w:p w14:paraId="64D0586F" w14:textId="77777777" w:rsidR="00DC61C0" w:rsidRPr="00DC61C0" w:rsidRDefault="00DC61C0" w:rsidP="00DC61C0">
      <w:pPr>
        <w:pStyle w:val="EndNoteBibliography"/>
        <w:ind w:left="720" w:hanging="720"/>
      </w:pPr>
      <w:r w:rsidRPr="00DC61C0">
        <w:t xml:space="preserve"> 4</w:t>
      </w:r>
    </w:p>
    <w:p w14:paraId="7ACBC6BB" w14:textId="77777777" w:rsidR="00DC61C0" w:rsidRPr="00DC61C0" w:rsidRDefault="00DC61C0" w:rsidP="00DC61C0">
      <w:pPr>
        <w:pStyle w:val="EndNoteBibliography"/>
        <w:spacing w:after="0"/>
        <w:ind w:left="720" w:hanging="720"/>
        <w:rPr>
          <w:rFonts w:hint="eastAsia"/>
        </w:rPr>
      </w:pPr>
      <w:r w:rsidRPr="00DC61C0">
        <w:rPr>
          <w:rFonts w:hint="eastAsia"/>
        </w:rPr>
        <w:lastRenderedPageBreak/>
        <w:t xml:space="preserve"> separation from coal</w:t>
      </w:r>
      <w:r w:rsidRPr="00DC61C0">
        <w:rPr>
          <w:rFonts w:hint="eastAsia"/>
        </w:rPr>
        <w:t>‐</w:t>
      </w:r>
      <w:r w:rsidRPr="00DC61C0">
        <w:rPr>
          <w:rFonts w:hint="eastAsia"/>
        </w:rPr>
        <w:t xml:space="preserve">bed gases. </w:t>
      </w:r>
      <w:r w:rsidRPr="00DC61C0">
        <w:rPr>
          <w:rFonts w:hint="eastAsia"/>
          <w:i/>
        </w:rPr>
        <w:t xml:space="preserve">AlChE J. </w:t>
      </w:r>
      <w:r w:rsidRPr="00DC61C0">
        <w:rPr>
          <w:rFonts w:hint="eastAsia"/>
          <w:b/>
        </w:rPr>
        <w:t>2021,</w:t>
      </w:r>
      <w:r w:rsidRPr="00DC61C0">
        <w:rPr>
          <w:rFonts w:hint="eastAsia"/>
        </w:rPr>
        <w:t xml:space="preserve"> </w:t>
      </w:r>
      <w:r w:rsidRPr="00DC61C0">
        <w:rPr>
          <w:rFonts w:hint="eastAsia"/>
          <w:i/>
        </w:rPr>
        <w:t>67</w:t>
      </w:r>
      <w:r w:rsidRPr="00DC61C0">
        <w:rPr>
          <w:rFonts w:hint="eastAsia"/>
        </w:rPr>
        <w:t>, (9).</w:t>
      </w:r>
    </w:p>
    <w:p w14:paraId="23044BBE" w14:textId="77777777" w:rsidR="00DC61C0" w:rsidRPr="00DC61C0" w:rsidRDefault="00DC61C0" w:rsidP="00DC61C0">
      <w:pPr>
        <w:pStyle w:val="EndNoteBibliography"/>
        <w:rPr>
          <w:rFonts w:hint="eastAsia"/>
        </w:rPr>
      </w:pPr>
      <w:r w:rsidRPr="00DC61C0">
        <w:rPr>
          <w:rFonts w:hint="eastAsia"/>
        </w:rPr>
        <w:t>84.</w:t>
      </w:r>
      <w:r w:rsidRPr="00DC61C0">
        <w:rPr>
          <w:rFonts w:hint="eastAsia"/>
        </w:rPr>
        <w:tab/>
        <w:t>Du, S.; Wu, Y.; Wang, X.; Xia, Q.; Xiao, J.; Zhou, X.; Li, Z., Facile synthesis of ultramicroporous carbon adsorbents with ultra</w:t>
      </w:r>
      <w:r w:rsidRPr="00DC61C0">
        <w:rPr>
          <w:rFonts w:hint="eastAsia"/>
        </w:rPr>
        <w:t>‐</w:t>
      </w:r>
      <w:r w:rsidRPr="00DC61C0">
        <w:rPr>
          <w:rFonts w:hint="eastAsia"/>
        </w:rPr>
        <w:t>high</w:t>
      </w:r>
    </w:p>
    <w:p w14:paraId="37463D8C" w14:textId="77777777" w:rsidR="00DC61C0" w:rsidRPr="00DC61C0" w:rsidRDefault="00DC61C0" w:rsidP="00DC61C0">
      <w:pPr>
        <w:pStyle w:val="EndNoteBibliography"/>
        <w:ind w:left="720" w:hanging="720"/>
      </w:pPr>
      <w:r w:rsidRPr="00DC61C0">
        <w:t xml:space="preserve"> </w:t>
      </w:r>
    </w:p>
    <w:p w14:paraId="40748990" w14:textId="77777777" w:rsidR="00DC61C0" w:rsidRPr="00DC61C0" w:rsidRDefault="00DC61C0" w:rsidP="00DC61C0">
      <w:pPr>
        <w:pStyle w:val="EndNoteBibliography"/>
        <w:ind w:left="720" w:hanging="720"/>
      </w:pPr>
      <w:r w:rsidRPr="00DC61C0">
        <w:t xml:space="preserve"> CH</w:t>
      </w:r>
    </w:p>
    <w:p w14:paraId="6BF80E95" w14:textId="77777777" w:rsidR="00DC61C0" w:rsidRPr="00DC61C0" w:rsidRDefault="00DC61C0" w:rsidP="00DC61C0">
      <w:pPr>
        <w:pStyle w:val="EndNoteBibliography"/>
        <w:ind w:left="720" w:hanging="720"/>
      </w:pPr>
      <w:r w:rsidRPr="00DC61C0">
        <w:t xml:space="preserve"> 4</w:t>
      </w:r>
    </w:p>
    <w:p w14:paraId="0DBFA4CE" w14:textId="77777777" w:rsidR="00DC61C0" w:rsidRPr="00DC61C0" w:rsidRDefault="00DC61C0" w:rsidP="00DC61C0">
      <w:pPr>
        <w:pStyle w:val="EndNoteBibliography"/>
        <w:ind w:left="720" w:hanging="720"/>
      </w:pPr>
      <w:r w:rsidRPr="00DC61C0">
        <w:t xml:space="preserve"> </w:t>
      </w:r>
    </w:p>
    <w:p w14:paraId="487063BB" w14:textId="77777777" w:rsidR="00DC61C0" w:rsidRPr="00DC61C0" w:rsidRDefault="00DC61C0" w:rsidP="00DC61C0">
      <w:pPr>
        <w:pStyle w:val="EndNoteBibliography"/>
        <w:spacing w:after="0"/>
        <w:ind w:left="720" w:hanging="720"/>
      </w:pPr>
      <w:r w:rsidRPr="00DC61C0">
        <w:t xml:space="preserve"> uptake by in situ ionic activation. </w:t>
      </w:r>
      <w:r w:rsidRPr="00DC61C0">
        <w:rPr>
          <w:i/>
        </w:rPr>
        <w:t xml:space="preserve">AlChE J.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66</w:t>
      </w:r>
      <w:r w:rsidRPr="00DC61C0">
        <w:t>, (7).</w:t>
      </w:r>
    </w:p>
    <w:p w14:paraId="4260A55C" w14:textId="77777777" w:rsidR="00DC61C0" w:rsidRPr="00DC61C0" w:rsidRDefault="00DC61C0" w:rsidP="00DC61C0">
      <w:pPr>
        <w:pStyle w:val="EndNoteBibliography"/>
        <w:spacing w:after="0"/>
      </w:pPr>
      <w:r w:rsidRPr="00DC61C0">
        <w:t>85.</w:t>
      </w:r>
      <w:r w:rsidRPr="00DC61C0">
        <w:tab/>
        <w:t xml:space="preserve">Hao, S. X.; Yu, Z. X.; Liu, X. Y., Surface Modification of Activated Carbon and its Effects on Methane Adsorption. </w:t>
      </w:r>
      <w:r w:rsidRPr="00DC61C0">
        <w:rPr>
          <w:i/>
        </w:rPr>
        <w:t xml:space="preserve">Applied Mechanics and Materials </w:t>
      </w:r>
      <w:r w:rsidRPr="00DC61C0">
        <w:rPr>
          <w:b/>
        </w:rPr>
        <w:t>2013,</w:t>
      </w:r>
      <w:r w:rsidRPr="00DC61C0">
        <w:t xml:space="preserve"> </w:t>
      </w:r>
      <w:r w:rsidRPr="00DC61C0">
        <w:rPr>
          <w:i/>
        </w:rPr>
        <w:t>395-396</w:t>
      </w:r>
      <w:r w:rsidRPr="00DC61C0">
        <w:t>, 605-609.</w:t>
      </w:r>
    </w:p>
    <w:p w14:paraId="5C3B264A" w14:textId="77777777" w:rsidR="00DC61C0" w:rsidRPr="00DC61C0" w:rsidRDefault="00DC61C0" w:rsidP="00DC61C0">
      <w:pPr>
        <w:pStyle w:val="EndNoteBibliography"/>
        <w:spacing w:after="0"/>
      </w:pPr>
      <w:r w:rsidRPr="00DC61C0">
        <w:t>86.</w:t>
      </w:r>
      <w:r w:rsidRPr="00DC61C0">
        <w:tab/>
        <w:t xml:space="preserve">Mirzaei, S.; Ahmadpour, A.; Shahsavand, A.; Nakhaei Pour, A.; LotfiKatooli, L.; Garmroodi Asil, A.; Pouladi, B.; Arami-Niya, A., Experimental and simulation study of the effect of surface functional groups decoration on CH4 and H2 storage capacity of microporous carbons. </w:t>
      </w:r>
      <w:r w:rsidRPr="00DC61C0">
        <w:rPr>
          <w:i/>
        </w:rPr>
        <w:t xml:space="preserve">Appl. Surf. Sci.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533</w:t>
      </w:r>
      <w:r w:rsidRPr="00DC61C0">
        <w:t>.</w:t>
      </w:r>
    </w:p>
    <w:p w14:paraId="745D89C6" w14:textId="77777777" w:rsidR="00DC61C0" w:rsidRPr="00DC61C0" w:rsidRDefault="00DC61C0" w:rsidP="00DC61C0">
      <w:pPr>
        <w:pStyle w:val="EndNoteBibliography"/>
        <w:spacing w:after="0"/>
      </w:pPr>
      <w:r w:rsidRPr="00DC61C0">
        <w:t>87.</w:t>
      </w:r>
      <w:r w:rsidRPr="00DC61C0">
        <w:tab/>
        <w:t xml:space="preserve">Choi, S.; Alkhabbaz, M. A.; Wang, Y.; Othman, R. M.; Choi, M., Unique thermal contraction of zeolite-templated carbons enabling micropore size tailoring and its effects on methane storage. </w:t>
      </w:r>
      <w:r w:rsidRPr="00DC61C0">
        <w:rPr>
          <w:i/>
        </w:rPr>
        <w:t xml:space="preserve">Carbon </w:t>
      </w:r>
      <w:r w:rsidRPr="00DC61C0">
        <w:rPr>
          <w:b/>
        </w:rPr>
        <w:t>2019,</w:t>
      </w:r>
      <w:r w:rsidRPr="00DC61C0">
        <w:t xml:space="preserve"> </w:t>
      </w:r>
      <w:r w:rsidRPr="00DC61C0">
        <w:rPr>
          <w:i/>
        </w:rPr>
        <w:t>141</w:t>
      </w:r>
      <w:r w:rsidRPr="00DC61C0">
        <w:t>, 143-153.</w:t>
      </w:r>
    </w:p>
    <w:p w14:paraId="6B4C32E7" w14:textId="77777777" w:rsidR="00DC61C0" w:rsidRPr="00DC61C0" w:rsidRDefault="00DC61C0" w:rsidP="00DC61C0">
      <w:pPr>
        <w:pStyle w:val="EndNoteBibliography"/>
        <w:spacing w:after="0"/>
      </w:pPr>
      <w:r w:rsidRPr="00DC61C0">
        <w:t>88.</w:t>
      </w:r>
      <w:r w:rsidRPr="00DC61C0">
        <w:tab/>
        <w:t xml:space="preserve">Xu, Y.; Qian, Q.; Chen, X.; Xiao, L.; Wu, D.; Luo, Y.; Chen, Q., Carbon molecular sieves from soybean straw-based activated carbon for CO2/CH4 separation. </w:t>
      </w:r>
      <w:r w:rsidRPr="00DC61C0">
        <w:rPr>
          <w:i/>
        </w:rPr>
        <w:t xml:space="preserve">Carbon Letters </w:t>
      </w:r>
      <w:r w:rsidRPr="00DC61C0">
        <w:rPr>
          <w:b/>
        </w:rPr>
        <w:t>2018,</w:t>
      </w:r>
      <w:r w:rsidRPr="00DC61C0">
        <w:t xml:space="preserve"> </w:t>
      </w:r>
      <w:r w:rsidRPr="00DC61C0">
        <w:rPr>
          <w:i/>
        </w:rPr>
        <w:t>25</w:t>
      </w:r>
      <w:r w:rsidRPr="00DC61C0">
        <w:t>, 68-77.</w:t>
      </w:r>
    </w:p>
    <w:p w14:paraId="4DEE9563" w14:textId="77777777" w:rsidR="00DC61C0" w:rsidRPr="00DC61C0" w:rsidRDefault="00DC61C0" w:rsidP="00DC61C0">
      <w:pPr>
        <w:pStyle w:val="EndNoteBibliography"/>
        <w:spacing w:after="0"/>
      </w:pPr>
      <w:r w:rsidRPr="00DC61C0">
        <w:t>89.</w:t>
      </w:r>
      <w:r w:rsidRPr="00DC61C0">
        <w:tab/>
        <w:t xml:space="preserve">Yi, H.; Li, F.; Ning, P.; Tang, X.; Peng, J.; Li, Y.; Deng, H., Adsorption separation of CO2, CH4, and N2 on microwave activated carbon. </w:t>
      </w:r>
      <w:r w:rsidRPr="00DC61C0">
        <w:rPr>
          <w:i/>
        </w:rPr>
        <w:t xml:space="preserve">Chem. Eng. J. </w:t>
      </w:r>
      <w:r w:rsidRPr="00DC61C0">
        <w:rPr>
          <w:b/>
        </w:rPr>
        <w:t>2013,</w:t>
      </w:r>
      <w:r w:rsidRPr="00DC61C0">
        <w:t xml:space="preserve"> </w:t>
      </w:r>
      <w:r w:rsidRPr="00DC61C0">
        <w:rPr>
          <w:i/>
        </w:rPr>
        <w:t>215-216</w:t>
      </w:r>
      <w:r w:rsidRPr="00DC61C0">
        <w:t>, 635-642.</w:t>
      </w:r>
    </w:p>
    <w:p w14:paraId="7145CA25" w14:textId="77777777" w:rsidR="00DC61C0" w:rsidRPr="00DC61C0" w:rsidRDefault="00DC61C0" w:rsidP="00DC61C0">
      <w:pPr>
        <w:pStyle w:val="EndNoteBibliography"/>
        <w:spacing w:after="0"/>
      </w:pPr>
      <w:r w:rsidRPr="00DC61C0">
        <w:t>90.</w:t>
      </w:r>
      <w:r w:rsidRPr="00DC61C0">
        <w:tab/>
        <w:t xml:space="preserve">Ashourirad, B.; Sekizkardes, A. K.; Altarawneh, S.; El-Kaderi, H. M., Exceptional Gas Adsorption Properties by Nitrogen-Doped Porous Carbons Derived from Benzimidazole-Linked Polymers. </w:t>
      </w:r>
      <w:r w:rsidRPr="00DC61C0">
        <w:rPr>
          <w:i/>
        </w:rPr>
        <w:t xml:space="preserve">Chem. Mater. </w:t>
      </w:r>
      <w:r w:rsidRPr="00DC61C0">
        <w:rPr>
          <w:b/>
        </w:rPr>
        <w:t>2015,</w:t>
      </w:r>
      <w:r w:rsidRPr="00DC61C0">
        <w:t xml:space="preserve"> </w:t>
      </w:r>
      <w:r w:rsidRPr="00DC61C0">
        <w:rPr>
          <w:i/>
        </w:rPr>
        <w:t>27</w:t>
      </w:r>
      <w:r w:rsidRPr="00DC61C0">
        <w:t>, (4), 1349-1358.</w:t>
      </w:r>
    </w:p>
    <w:p w14:paraId="7FE7A2C3" w14:textId="77777777" w:rsidR="00DC61C0" w:rsidRPr="00DC61C0" w:rsidRDefault="00DC61C0" w:rsidP="00DC61C0">
      <w:pPr>
        <w:pStyle w:val="EndNoteBibliography"/>
        <w:spacing w:after="0"/>
      </w:pPr>
      <w:r w:rsidRPr="00DC61C0">
        <w:t>91.</w:t>
      </w:r>
      <w:r w:rsidRPr="00DC61C0">
        <w:tab/>
        <w:t xml:space="preserve">Abdeljaoued, A.; Querejeta, N.; Durán, I.; Álvarez-Gutiérrez, N.; Pevida, C.; Chahbani, M., Preparation and Evaluation of a Coconut Shell-Based Activated Carbon for CO2/CH4 Separation. </w:t>
      </w:r>
      <w:r w:rsidRPr="00DC61C0">
        <w:rPr>
          <w:i/>
        </w:rPr>
        <w:t xml:space="preserve">Energies </w:t>
      </w:r>
      <w:r w:rsidRPr="00DC61C0">
        <w:rPr>
          <w:b/>
        </w:rPr>
        <w:t>2018,</w:t>
      </w:r>
      <w:r w:rsidRPr="00DC61C0">
        <w:t xml:space="preserve"> </w:t>
      </w:r>
      <w:r w:rsidRPr="00DC61C0">
        <w:rPr>
          <w:i/>
        </w:rPr>
        <w:t>11</w:t>
      </w:r>
      <w:r w:rsidRPr="00DC61C0">
        <w:t>, (7).</w:t>
      </w:r>
    </w:p>
    <w:p w14:paraId="0CF70BDD" w14:textId="77777777" w:rsidR="00DC61C0" w:rsidRPr="00DC61C0" w:rsidRDefault="00DC61C0" w:rsidP="00DC61C0">
      <w:pPr>
        <w:pStyle w:val="EndNoteBibliography"/>
        <w:spacing w:after="0"/>
      </w:pPr>
      <w:r w:rsidRPr="00DC61C0">
        <w:t>92.</w:t>
      </w:r>
      <w:r w:rsidRPr="00DC61C0">
        <w:tab/>
        <w:t xml:space="preserve">Park, J.; Attia, N. F.; Jung, M.; Lee, M. E.; Lee, K.; Chung, J.; Oh, H., Sustainable nanoporous carbon for CO2, CH4, N2, H2 adsorption and CO2/CH4 and CO2/N2 separation. </w:t>
      </w:r>
      <w:r w:rsidRPr="00DC61C0">
        <w:rPr>
          <w:i/>
        </w:rPr>
        <w:t xml:space="preserve">Energy </w:t>
      </w:r>
      <w:r w:rsidRPr="00DC61C0">
        <w:rPr>
          <w:b/>
        </w:rPr>
        <w:t>2018,</w:t>
      </w:r>
      <w:r w:rsidRPr="00DC61C0">
        <w:t xml:space="preserve"> </w:t>
      </w:r>
      <w:r w:rsidRPr="00DC61C0">
        <w:rPr>
          <w:i/>
        </w:rPr>
        <w:t>158</w:t>
      </w:r>
      <w:r w:rsidRPr="00DC61C0">
        <w:t>, 9-16.</w:t>
      </w:r>
    </w:p>
    <w:p w14:paraId="5356D5A5" w14:textId="77777777" w:rsidR="00DC61C0" w:rsidRPr="00DC61C0" w:rsidRDefault="00DC61C0" w:rsidP="00DC61C0">
      <w:pPr>
        <w:pStyle w:val="EndNoteBibliography"/>
        <w:spacing w:after="0"/>
      </w:pPr>
      <w:r w:rsidRPr="00DC61C0">
        <w:t>93.</w:t>
      </w:r>
      <w:r w:rsidRPr="00DC61C0">
        <w:tab/>
        <w:t xml:space="preserve">Álvarez-Gutiérrez, N.; García, S.; Gil, M. V.; Rubiera, F.; Pevida, C., Dynamic Performance of Biomass-Based Carbons for CO2/CH4 Separation. Approximation to a Pressure Swing Adsorption Process for Biogas Upgrading. </w:t>
      </w:r>
      <w:r w:rsidRPr="00DC61C0">
        <w:rPr>
          <w:i/>
        </w:rPr>
        <w:t xml:space="preserve">Energy &amp; Fuels </w:t>
      </w:r>
      <w:r w:rsidRPr="00DC61C0">
        <w:rPr>
          <w:b/>
        </w:rPr>
        <w:t>2016,</w:t>
      </w:r>
      <w:r w:rsidRPr="00DC61C0">
        <w:t xml:space="preserve"> </w:t>
      </w:r>
      <w:r w:rsidRPr="00DC61C0">
        <w:rPr>
          <w:i/>
        </w:rPr>
        <w:t>30</w:t>
      </w:r>
      <w:r w:rsidRPr="00DC61C0">
        <w:t>, (6), 5005-5015.</w:t>
      </w:r>
    </w:p>
    <w:p w14:paraId="2A49C425" w14:textId="77777777" w:rsidR="00DC61C0" w:rsidRPr="00DC61C0" w:rsidRDefault="00DC61C0" w:rsidP="00DC61C0">
      <w:pPr>
        <w:pStyle w:val="EndNoteBibliography"/>
        <w:spacing w:after="0"/>
      </w:pPr>
      <w:r w:rsidRPr="00DC61C0">
        <w:t>94.</w:t>
      </w:r>
      <w:r w:rsidRPr="00DC61C0">
        <w:tab/>
        <w:t xml:space="preserve">Machnikowski, J.; Kierzek, K.; Lis, K.; Machnikowska, H.; Czepirski, L., Tailoring Porosity Development in Monolithic Adsorbents Made of KOH-Activated Pitch Coke and Furfuryl Alcohol Binder for Methane Storage. </w:t>
      </w:r>
      <w:r w:rsidRPr="00DC61C0">
        <w:rPr>
          <w:i/>
        </w:rPr>
        <w:t xml:space="preserve">Energy &amp; Fuels </w:t>
      </w:r>
      <w:r w:rsidRPr="00DC61C0">
        <w:rPr>
          <w:b/>
        </w:rPr>
        <w:t>2010,</w:t>
      </w:r>
      <w:r w:rsidRPr="00DC61C0">
        <w:t xml:space="preserve"> </w:t>
      </w:r>
      <w:r w:rsidRPr="00DC61C0">
        <w:rPr>
          <w:i/>
        </w:rPr>
        <w:t>24</w:t>
      </w:r>
      <w:r w:rsidRPr="00DC61C0">
        <w:t>, (6), 3410-3414.</w:t>
      </w:r>
    </w:p>
    <w:p w14:paraId="42F678E4" w14:textId="77777777" w:rsidR="00DC61C0" w:rsidRPr="00DC61C0" w:rsidRDefault="00DC61C0" w:rsidP="00DC61C0">
      <w:pPr>
        <w:pStyle w:val="EndNoteBibliography"/>
        <w:spacing w:after="0"/>
      </w:pPr>
      <w:r w:rsidRPr="00DC61C0">
        <w:t>95.</w:t>
      </w:r>
      <w:r w:rsidRPr="00DC61C0">
        <w:tab/>
        <w:t xml:space="preserve">Ghalandari, V.; Hashemipour, H.; Bagheri, H., Experimental and modeling investigation of adsorption equilibrium of CH4, CO2, and N2 on activated carbon and prediction of multi-component adsorption equilibrium. </w:t>
      </w:r>
      <w:r w:rsidRPr="00DC61C0">
        <w:rPr>
          <w:i/>
        </w:rPr>
        <w:t xml:space="preserve">Fluid Phase Equilibria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508</w:t>
      </w:r>
      <w:r w:rsidRPr="00DC61C0">
        <w:t>.</w:t>
      </w:r>
    </w:p>
    <w:p w14:paraId="54D363BB" w14:textId="77777777" w:rsidR="00DC61C0" w:rsidRPr="00DC61C0" w:rsidRDefault="00DC61C0" w:rsidP="00DC61C0">
      <w:pPr>
        <w:pStyle w:val="EndNoteBibliography"/>
        <w:spacing w:after="0"/>
      </w:pPr>
      <w:r w:rsidRPr="00DC61C0">
        <w:t>96.</w:t>
      </w:r>
      <w:r w:rsidRPr="00DC61C0">
        <w:tab/>
        <w:t xml:space="preserve">Navarro Quirant, P.; Cuadrado-Collados, C.; Romero-Anaya, A. J.; Silvestre Albero, J.; Martinez Escandell, M., Preparation of Porous Carbons from Petroleum Pitch and Polyaniline by Thermal Treatment for Methane Storage. </w:t>
      </w:r>
      <w:r w:rsidRPr="00DC61C0">
        <w:rPr>
          <w:i/>
        </w:rPr>
        <w:t xml:space="preserve">Industrial &amp; Engineering Chemistry Research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59</w:t>
      </w:r>
      <w:r w:rsidRPr="00DC61C0">
        <w:t>, (13), 5775-5785.</w:t>
      </w:r>
    </w:p>
    <w:p w14:paraId="1426F955" w14:textId="77777777" w:rsidR="00DC61C0" w:rsidRPr="00DC61C0" w:rsidRDefault="00DC61C0" w:rsidP="00DC61C0">
      <w:pPr>
        <w:pStyle w:val="EndNoteBibliography"/>
        <w:spacing w:after="0"/>
      </w:pPr>
      <w:r w:rsidRPr="00DC61C0">
        <w:lastRenderedPageBreak/>
        <w:t>97.</w:t>
      </w:r>
      <w:r w:rsidRPr="00DC61C0">
        <w:tab/>
        <w:t xml:space="preserve">Attia, N. F.; Jung, M.; Park, J.; Cho, S.-Y.; Oh, H., Facile synthesis of hybrid porous composites and its porous carbon for enhanced H2 and CH4 storage. </w:t>
      </w:r>
      <w:r w:rsidRPr="00DC61C0">
        <w:rPr>
          <w:i/>
        </w:rPr>
        <w:t xml:space="preserve">Int. J. Hydrogen Energy </w:t>
      </w:r>
      <w:r w:rsidRPr="00DC61C0">
        <w:rPr>
          <w:b/>
        </w:rPr>
        <w:t>2020,</w:t>
      </w:r>
      <w:r w:rsidRPr="00DC61C0">
        <w:t xml:space="preserve"> </w:t>
      </w:r>
      <w:r w:rsidRPr="00DC61C0">
        <w:rPr>
          <w:i/>
        </w:rPr>
        <w:t>45</w:t>
      </w:r>
      <w:r w:rsidRPr="00DC61C0">
        <w:t>, (57), 32797-32807.</w:t>
      </w:r>
    </w:p>
    <w:p w14:paraId="15614122" w14:textId="77777777" w:rsidR="00DC61C0" w:rsidRPr="00DC61C0" w:rsidRDefault="00DC61C0" w:rsidP="00DC61C0">
      <w:pPr>
        <w:pStyle w:val="EndNoteBibliography"/>
      </w:pPr>
      <w:r w:rsidRPr="00DC61C0">
        <w:t>98.</w:t>
      </w:r>
      <w:r w:rsidRPr="00DC61C0">
        <w:tab/>
        <w:t xml:space="preserve">Pan, H.; Yi, Y.; Lin, Q.; Xiang, G.; Zhang, Y.; Liu, F., Effect of Surface Chemistry and Textural Properties of Activated Carbons for CH4 Selective Adsorption through Low-Concentration Coal Bed Methane. </w:t>
      </w:r>
      <w:r w:rsidRPr="00DC61C0">
        <w:rPr>
          <w:i/>
        </w:rPr>
        <w:t xml:space="preserve">J. Chem. Eng. Data </w:t>
      </w:r>
      <w:r w:rsidRPr="00DC61C0">
        <w:rPr>
          <w:b/>
        </w:rPr>
        <w:t>2016,</w:t>
      </w:r>
      <w:r w:rsidRPr="00DC61C0">
        <w:t xml:space="preserve"> </w:t>
      </w:r>
      <w:r w:rsidRPr="00DC61C0">
        <w:rPr>
          <w:i/>
        </w:rPr>
        <w:t>61</w:t>
      </w:r>
      <w:r w:rsidRPr="00DC61C0">
        <w:t>, (6), 2120-2127.</w:t>
      </w:r>
    </w:p>
    <w:p w14:paraId="7F1BFB83" w14:textId="1C662334" w:rsidR="007A6009" w:rsidRDefault="00C521A6">
      <w:r>
        <w:fldChar w:fldCharType="end"/>
      </w:r>
    </w:p>
    <w:sectPr w:rsidR="007A6009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67BAB7" w14:textId="77777777" w:rsidR="00F761C9" w:rsidRDefault="00F761C9" w:rsidP="00200038">
      <w:pPr>
        <w:spacing w:after="0" w:line="240" w:lineRule="auto"/>
      </w:pPr>
      <w:r>
        <w:separator/>
      </w:r>
    </w:p>
  </w:endnote>
  <w:endnote w:type="continuationSeparator" w:id="0">
    <w:p w14:paraId="5F3BE005" w14:textId="77777777" w:rsidR="00F761C9" w:rsidRDefault="00F761C9" w:rsidP="0020003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3F4044" w14:textId="77777777" w:rsidR="00F761C9" w:rsidRDefault="00F761C9" w:rsidP="00200038">
      <w:pPr>
        <w:spacing w:after="0" w:line="240" w:lineRule="auto"/>
      </w:pPr>
      <w:r>
        <w:separator/>
      </w:r>
    </w:p>
  </w:footnote>
  <w:footnote w:type="continuationSeparator" w:id="0">
    <w:p w14:paraId="0BB863CA" w14:textId="77777777" w:rsidR="00F761C9" w:rsidRDefault="00F761C9" w:rsidP="0020003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4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UwszQwMjIwsTAxNDdS0lEKTi0uzszPAykwNK0FAPuRsWc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ret2dtz5zsdced22nvf9tg0rrv0trsv2w9&quot;&gt;My EndNote Library-Article 2-Converted&lt;record-ids&gt;&lt;item&gt;36755&lt;/item&gt;&lt;item&gt;36861&lt;/item&gt;&lt;item&gt;36866&lt;/item&gt;&lt;item&gt;36867&lt;/item&gt;&lt;item&gt;36869&lt;/item&gt;&lt;item&gt;36870&lt;/item&gt;&lt;item&gt;36871&lt;/item&gt;&lt;item&gt;36874&lt;/item&gt;&lt;item&gt;36875&lt;/item&gt;&lt;item&gt;36881&lt;/item&gt;&lt;item&gt;36882&lt;/item&gt;&lt;item&gt;36883&lt;/item&gt;&lt;item&gt;36886&lt;/item&gt;&lt;item&gt;36887&lt;/item&gt;&lt;item&gt;36888&lt;/item&gt;&lt;item&gt;36892&lt;/item&gt;&lt;item&gt;36893&lt;/item&gt;&lt;item&gt;36900&lt;/item&gt;&lt;item&gt;36902&lt;/item&gt;&lt;item&gt;37050&lt;/item&gt;&lt;item&gt;37054&lt;/item&gt;&lt;item&gt;37057&lt;/item&gt;&lt;item&gt;37058&lt;/item&gt;&lt;item&gt;37064&lt;/item&gt;&lt;item&gt;37066&lt;/item&gt;&lt;item&gt;37069&lt;/item&gt;&lt;item&gt;37096&lt;/item&gt;&lt;item&gt;37104&lt;/item&gt;&lt;item&gt;37226&lt;/item&gt;&lt;item&gt;37227&lt;/item&gt;&lt;item&gt;37228&lt;/item&gt;&lt;item&gt;37229&lt;/item&gt;&lt;item&gt;37232&lt;/item&gt;&lt;item&gt;37233&lt;/item&gt;&lt;item&gt;37234&lt;/item&gt;&lt;item&gt;37236&lt;/item&gt;&lt;item&gt;37239&lt;/item&gt;&lt;item&gt;37241&lt;/item&gt;&lt;item&gt;37242&lt;/item&gt;&lt;item&gt;37243&lt;/item&gt;&lt;item&gt;37246&lt;/item&gt;&lt;item&gt;37247&lt;/item&gt;&lt;item&gt;37248&lt;/item&gt;&lt;item&gt;37251&lt;/item&gt;&lt;item&gt;37252&lt;/item&gt;&lt;item&gt;37253&lt;/item&gt;&lt;item&gt;37256&lt;/item&gt;&lt;item&gt;37259&lt;/item&gt;&lt;item&gt;37260&lt;/item&gt;&lt;item&gt;37263&lt;/item&gt;&lt;item&gt;37264&lt;/item&gt;&lt;item&gt;37266&lt;/item&gt;&lt;item&gt;37267&lt;/item&gt;&lt;item&gt;37269&lt;/item&gt;&lt;item&gt;37271&lt;/item&gt;&lt;item&gt;37275&lt;/item&gt;&lt;item&gt;37277&lt;/item&gt;&lt;item&gt;37282&lt;/item&gt;&lt;item&gt;37285&lt;/item&gt;&lt;item&gt;37286&lt;/item&gt;&lt;item&gt;37287&lt;/item&gt;&lt;item&gt;37288&lt;/item&gt;&lt;item&gt;37290&lt;/item&gt;&lt;item&gt;37291&lt;/item&gt;&lt;item&gt;37292&lt;/item&gt;&lt;item&gt;37294&lt;/item&gt;&lt;item&gt;37296&lt;/item&gt;&lt;item&gt;37297&lt;/item&gt;&lt;item&gt;37298&lt;/item&gt;&lt;item&gt;37300&lt;/item&gt;&lt;item&gt;37301&lt;/item&gt;&lt;item&gt;37302&lt;/item&gt;&lt;item&gt;37305&lt;/item&gt;&lt;item&gt;37306&lt;/item&gt;&lt;item&gt;37307&lt;/item&gt;&lt;item&gt;37308&lt;/item&gt;&lt;item&gt;37309&lt;/item&gt;&lt;item&gt;37322&lt;/item&gt;&lt;item&gt;37356&lt;/item&gt;&lt;item&gt;37362&lt;/item&gt;&lt;item&gt;37363&lt;/item&gt;&lt;item&gt;37364&lt;/item&gt;&lt;item&gt;37365&lt;/item&gt;&lt;item&gt;37374&lt;/item&gt;&lt;item&gt;37376&lt;/item&gt;&lt;item&gt;37377&lt;/item&gt;&lt;item&gt;37379&lt;/item&gt;&lt;item&gt;37380&lt;/item&gt;&lt;item&gt;37381&lt;/item&gt;&lt;item&gt;37382&lt;/item&gt;&lt;item&gt;37383&lt;/item&gt;&lt;item&gt;37390&lt;/item&gt;&lt;item&gt;37391&lt;/item&gt;&lt;item&gt;37392&lt;/item&gt;&lt;item&gt;37393&lt;/item&gt;&lt;item&gt;37396&lt;/item&gt;&lt;item&gt;37400&lt;/item&gt;&lt;item&gt;37404&lt;/item&gt;&lt;/record-ids&gt;&lt;/item&gt;&lt;/Libraries&gt;"/>
  </w:docVars>
  <w:rsids>
    <w:rsidRoot w:val="008B0527"/>
    <w:rsid w:val="00020A30"/>
    <w:rsid w:val="00025CCC"/>
    <w:rsid w:val="000404C7"/>
    <w:rsid w:val="00046B77"/>
    <w:rsid w:val="00053A53"/>
    <w:rsid w:val="000658BE"/>
    <w:rsid w:val="000A56CC"/>
    <w:rsid w:val="000B5139"/>
    <w:rsid w:val="000D29DB"/>
    <w:rsid w:val="00103729"/>
    <w:rsid w:val="0015284A"/>
    <w:rsid w:val="0016145E"/>
    <w:rsid w:val="00165697"/>
    <w:rsid w:val="001808FF"/>
    <w:rsid w:val="001E42F0"/>
    <w:rsid w:val="001F1C8B"/>
    <w:rsid w:val="00200038"/>
    <w:rsid w:val="00245193"/>
    <w:rsid w:val="002651FE"/>
    <w:rsid w:val="00273FF1"/>
    <w:rsid w:val="002854FB"/>
    <w:rsid w:val="002B6C50"/>
    <w:rsid w:val="002C646C"/>
    <w:rsid w:val="00330A6E"/>
    <w:rsid w:val="00341848"/>
    <w:rsid w:val="00351775"/>
    <w:rsid w:val="003712B4"/>
    <w:rsid w:val="003A6578"/>
    <w:rsid w:val="00414E45"/>
    <w:rsid w:val="00423B45"/>
    <w:rsid w:val="0043219C"/>
    <w:rsid w:val="00435E3C"/>
    <w:rsid w:val="00436965"/>
    <w:rsid w:val="0044444F"/>
    <w:rsid w:val="00445C16"/>
    <w:rsid w:val="0046073E"/>
    <w:rsid w:val="00463F72"/>
    <w:rsid w:val="00473585"/>
    <w:rsid w:val="004745CE"/>
    <w:rsid w:val="00474ADB"/>
    <w:rsid w:val="004A6703"/>
    <w:rsid w:val="004D1121"/>
    <w:rsid w:val="004D6FB0"/>
    <w:rsid w:val="005330BC"/>
    <w:rsid w:val="0056639A"/>
    <w:rsid w:val="00576B94"/>
    <w:rsid w:val="00686865"/>
    <w:rsid w:val="00686F13"/>
    <w:rsid w:val="0068755E"/>
    <w:rsid w:val="006A1B52"/>
    <w:rsid w:val="007161A5"/>
    <w:rsid w:val="007324A7"/>
    <w:rsid w:val="0073439B"/>
    <w:rsid w:val="00737EBD"/>
    <w:rsid w:val="00742496"/>
    <w:rsid w:val="00760FBB"/>
    <w:rsid w:val="00763122"/>
    <w:rsid w:val="00797BEA"/>
    <w:rsid w:val="007A6009"/>
    <w:rsid w:val="007D7E25"/>
    <w:rsid w:val="008279D9"/>
    <w:rsid w:val="00835BC2"/>
    <w:rsid w:val="008826BE"/>
    <w:rsid w:val="008A1774"/>
    <w:rsid w:val="008B0527"/>
    <w:rsid w:val="00946E25"/>
    <w:rsid w:val="00980ED3"/>
    <w:rsid w:val="00984315"/>
    <w:rsid w:val="009B2589"/>
    <w:rsid w:val="009F79DB"/>
    <w:rsid w:val="00A1767E"/>
    <w:rsid w:val="00A22626"/>
    <w:rsid w:val="00A24F87"/>
    <w:rsid w:val="00A544E1"/>
    <w:rsid w:val="00A7113D"/>
    <w:rsid w:val="00A75513"/>
    <w:rsid w:val="00A82BE7"/>
    <w:rsid w:val="00AC1998"/>
    <w:rsid w:val="00AD29C3"/>
    <w:rsid w:val="00AE5072"/>
    <w:rsid w:val="00B1631C"/>
    <w:rsid w:val="00B7457E"/>
    <w:rsid w:val="00B82926"/>
    <w:rsid w:val="00BE40BD"/>
    <w:rsid w:val="00C15B57"/>
    <w:rsid w:val="00C16283"/>
    <w:rsid w:val="00C162D2"/>
    <w:rsid w:val="00C2319F"/>
    <w:rsid w:val="00C27DEC"/>
    <w:rsid w:val="00C47DB5"/>
    <w:rsid w:val="00C521A6"/>
    <w:rsid w:val="00C60000"/>
    <w:rsid w:val="00CA4459"/>
    <w:rsid w:val="00CC0585"/>
    <w:rsid w:val="00CE5CDC"/>
    <w:rsid w:val="00CF3DEB"/>
    <w:rsid w:val="00D4629D"/>
    <w:rsid w:val="00DA578C"/>
    <w:rsid w:val="00DC61C0"/>
    <w:rsid w:val="00DC780C"/>
    <w:rsid w:val="00E0780A"/>
    <w:rsid w:val="00E110D1"/>
    <w:rsid w:val="00E35BCB"/>
    <w:rsid w:val="00E83B6F"/>
    <w:rsid w:val="00EB52BE"/>
    <w:rsid w:val="00EF4E76"/>
    <w:rsid w:val="00F45B5A"/>
    <w:rsid w:val="00F46F7B"/>
    <w:rsid w:val="00F761C9"/>
    <w:rsid w:val="00FD4BB4"/>
    <w:rsid w:val="00FD5040"/>
    <w:rsid w:val="00FE7EAC"/>
    <w:rsid w:val="00FF28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2AD03FA"/>
  <w15:chartTrackingRefBased/>
  <w15:docId w15:val="{3CB62C50-E997-46DB-9288-369D6D203F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521A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21A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521A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521A6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20003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0038"/>
  </w:style>
  <w:style w:type="paragraph" w:styleId="Footer">
    <w:name w:val="footer"/>
    <w:basedOn w:val="Normal"/>
    <w:link w:val="FooterChar"/>
    <w:uiPriority w:val="99"/>
    <w:unhideWhenUsed/>
    <w:rsid w:val="0020003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003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04</TotalTime>
  <Pages>11</Pages>
  <Words>20318</Words>
  <Characters>115815</Characters>
  <Application>Microsoft Office Word</Application>
  <DocSecurity>0</DocSecurity>
  <Lines>965</Lines>
  <Paragraphs>2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i Zhang</dc:creator>
  <cp:keywords/>
  <dc:description/>
  <cp:lastModifiedBy>Kai Zhang</cp:lastModifiedBy>
  <cp:revision>101</cp:revision>
  <dcterms:created xsi:type="dcterms:W3CDTF">2021-09-02T15:10:00Z</dcterms:created>
  <dcterms:modified xsi:type="dcterms:W3CDTF">2021-09-26T21:05:00Z</dcterms:modified>
</cp:coreProperties>
</file>